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0386" w:rsidRPr="00167BF5" w:rsidRDefault="00320386" w:rsidP="00320386">
      <w:pPr>
        <w:pStyle w:val="Authornames"/>
        <w:rPr>
          <w:b/>
        </w:rPr>
      </w:pPr>
      <w:r w:rsidRPr="00167BF5">
        <w:rPr>
          <w:b/>
        </w:rPr>
        <w:t xml:space="preserve">Contribution of RPAS in research and conservation in protected areas: present and future </w:t>
      </w:r>
    </w:p>
    <w:p w:rsidR="00063F91" w:rsidRPr="00063F91" w:rsidRDefault="00063F91" w:rsidP="00063F91">
      <w:pPr>
        <w:pStyle w:val="Authornames"/>
        <w:rPr>
          <w:lang w:val="es-ES"/>
        </w:rPr>
      </w:pPr>
      <w:bookmarkStart w:id="0" w:name="introduction"/>
      <w:bookmarkEnd w:id="0"/>
      <w:r w:rsidRPr="00063F91">
        <w:rPr>
          <w:lang w:val="es-ES"/>
        </w:rPr>
        <w:t>Jiménez López, Jesús ; Mulero-P</w:t>
      </w:r>
      <w:r>
        <w:rPr>
          <w:lang w:val="es-ES"/>
        </w:rPr>
        <w:t>ázmány, Margarita</w:t>
      </w:r>
    </w:p>
    <w:p w:rsidR="00320386" w:rsidRPr="00167BF5" w:rsidRDefault="00320386" w:rsidP="00320386">
      <w:pPr>
        <w:pStyle w:val="Affiliation"/>
      </w:pPr>
      <w:r w:rsidRPr="00167BF5">
        <w:t>Department, University, City, Country</w:t>
      </w:r>
    </w:p>
    <w:p w:rsidR="00320386" w:rsidRPr="00167BF5" w:rsidRDefault="00320386" w:rsidP="00320386">
      <w:pPr>
        <w:pStyle w:val="Correspondencedetails"/>
      </w:pPr>
      <w:r w:rsidRPr="00167BF5">
        <w:t>Provide full correspondence details here including e-mail for the corresponding author</w:t>
      </w:r>
    </w:p>
    <w:p w:rsidR="00320386" w:rsidRPr="00167BF5" w:rsidRDefault="00320386" w:rsidP="00320386">
      <w:pPr>
        <w:pStyle w:val="Notesoncontributors"/>
      </w:pPr>
      <w:r w:rsidRPr="00167BF5">
        <w:t>Provide short biographical notes on all contributors here if the journal requires them.</w:t>
      </w:r>
    </w:p>
    <w:p w:rsidR="00320386" w:rsidRPr="00167BF5" w:rsidRDefault="00320386" w:rsidP="00320386">
      <w:pPr>
        <w:pStyle w:val="Abstract"/>
        <w:rPr>
          <w:b/>
          <w:sz w:val="28"/>
        </w:rPr>
      </w:pPr>
      <w:r w:rsidRPr="00167BF5">
        <w:rPr>
          <w:b/>
          <w:sz w:val="28"/>
        </w:rPr>
        <w:t xml:space="preserve">Contribution of RPAS in research and conservation in protected areas: present and future </w:t>
      </w:r>
    </w:p>
    <w:p w:rsidR="00320386" w:rsidRPr="00167BF5" w:rsidRDefault="00320386" w:rsidP="00320386">
      <w:pPr>
        <w:pStyle w:val="Keywords"/>
      </w:pPr>
      <w:r w:rsidRPr="00167BF5">
        <w:t xml:space="preserve">In the last few decades, we have witnessed a growing interest in projects aimed to evaluate the feasibility of RPAS for conservation </w:t>
      </w:r>
      <w:r w:rsidR="00094F79" w:rsidRPr="00167BF5">
        <w:t>purposes</w:t>
      </w:r>
      <w:r w:rsidR="00094F79">
        <w:t xml:space="preserve">, </w:t>
      </w:r>
      <w:r w:rsidR="00094F79" w:rsidRPr="00167BF5">
        <w:t>including</w:t>
      </w:r>
      <w:r w:rsidRPr="00167BF5">
        <w:t xml:space="preserve"> environmental and wildlife </w:t>
      </w:r>
      <w:r w:rsidR="00E166BB" w:rsidRPr="00167BF5">
        <w:t>monitoring</w:t>
      </w:r>
      <w:r w:rsidR="00E166BB">
        <w:t xml:space="preserve"> </w:t>
      </w:r>
      <w:r w:rsidR="00E166BB" w:rsidRPr="00167BF5">
        <w:t>or</w:t>
      </w:r>
      <w:r w:rsidRPr="00167BF5">
        <w:t xml:space="preserve"> law enforcement.</w:t>
      </w:r>
      <w:r w:rsidR="00E166BB">
        <w:t xml:space="preserve"> B</w:t>
      </w:r>
      <w:r w:rsidR="00E166BB" w:rsidRPr="00167BF5">
        <w:t>eyond technical, ethical and legal barriers tha</w:t>
      </w:r>
      <w:r w:rsidR="00E166BB">
        <w:t>t compromise their effective implementation, i</w:t>
      </w:r>
      <w:r w:rsidRPr="00167BF5">
        <w:t xml:space="preserve">t remains to be seen how well RPAS complement </w:t>
      </w:r>
      <w:r w:rsidR="00223A12">
        <w:t xml:space="preserve">research, </w:t>
      </w:r>
      <w:r w:rsidR="009D486A">
        <w:t>management</w:t>
      </w:r>
      <w:r w:rsidR="00223A12">
        <w:t xml:space="preserve"> and monitoring</w:t>
      </w:r>
      <w:r w:rsidRPr="00167BF5">
        <w:t xml:space="preserve"> </w:t>
      </w:r>
      <w:r w:rsidR="00E166BB">
        <w:t xml:space="preserve">in protected areas. </w:t>
      </w:r>
      <w:r w:rsidRPr="00167BF5">
        <w:t xml:space="preserve">We carried out a systematic review of the published literature </w:t>
      </w:r>
      <w:r w:rsidR="00DF6BA0" w:rsidRPr="00167BF5">
        <w:t>to</w:t>
      </w:r>
      <w:r w:rsidRPr="00167BF5">
        <w:t xml:space="preserve"> consider those conservation activitie</w:t>
      </w:r>
      <w:r w:rsidR="0057006D">
        <w:t xml:space="preserve">s where RPAS might play a major </w:t>
      </w:r>
      <w:r w:rsidR="005C7B9C">
        <w:t xml:space="preserve">role, </w:t>
      </w:r>
      <w:r w:rsidR="005C7B9C" w:rsidRPr="00E3663B">
        <w:t>with</w:t>
      </w:r>
      <w:r w:rsidR="00E3663B" w:rsidRPr="00E3663B">
        <w:t xml:space="preserve"> an emphasis on measuring the degree of effectiveness and relevance to meet the requirements demanded by natural park managers</w:t>
      </w:r>
      <w:r w:rsidR="0057006D">
        <w:t xml:space="preserve">. </w:t>
      </w:r>
      <w:r w:rsidRPr="00167BF5">
        <w:t>After discussing results, we expose main drawbacks and identify those areas that requires further research investment, highlighting some trends and opportunities that apparently have not yet been adequately exploited.</w:t>
      </w:r>
    </w:p>
    <w:p w:rsidR="00320386" w:rsidRPr="00167BF5" w:rsidRDefault="00320386" w:rsidP="00320386">
      <w:pPr>
        <w:pStyle w:val="Keywords"/>
      </w:pPr>
      <w:r w:rsidRPr="00167BF5">
        <w:t>Keywords</w:t>
      </w:r>
      <w:r w:rsidR="004B2B64">
        <w:t>: protected areas, RPAS, conservation</w:t>
      </w:r>
    </w:p>
    <w:p w:rsidR="00320386" w:rsidRPr="00167BF5" w:rsidRDefault="00320386" w:rsidP="00320386">
      <w:pPr>
        <w:pStyle w:val="Notesoncontributors"/>
        <w:rPr>
          <w:lang w:val="en-GB"/>
        </w:rPr>
      </w:pPr>
    </w:p>
    <w:p w:rsidR="00320386" w:rsidRDefault="00320386" w:rsidP="00167BF5">
      <w:pPr>
        <w:pStyle w:val="Ttulo1"/>
        <w:rPr>
          <w:rFonts w:cs="Times New Roman"/>
        </w:rPr>
      </w:pPr>
      <w:r w:rsidRPr="00167BF5">
        <w:rPr>
          <w:rFonts w:cs="Times New Roman"/>
        </w:rPr>
        <w:t>Introduction</w:t>
      </w:r>
    </w:p>
    <w:p w:rsidR="009B6712" w:rsidRDefault="00167BF5" w:rsidP="002F41E4">
      <w:pPr>
        <w:pStyle w:val="Paragraph"/>
      </w:pPr>
      <w:r w:rsidRPr="00167BF5">
        <w:t xml:space="preserve">As defined by UICN, "a protected area is a clearly defined geographical space, recognized, </w:t>
      </w:r>
      <w:r w:rsidRPr="00167BF5">
        <w:lastRenderedPageBreak/>
        <w:t xml:space="preserve">dedicated and managed, through legal or other effective means, to achieve the long term conservation of nature with associated ecosystem services and cultural values" </w:t>
      </w:r>
      <w:r w:rsidRPr="00167BF5">
        <w:fldChar w:fldCharType="begin" w:fldLock="1"/>
      </w:r>
      <w:r w:rsidRPr="00167BF5">
        <w:instrText>ADDIN CSL_CITATION { "citationID" : "KKEMPvtU", "citationItems" : [ { "id" : "ITEM-1", "itemData" : { "DOI" : "10.2305/IUCN.CH.2008.PAPS.2.en", "ISBN" : "978-2-8317-1086-0", "ISSN" : "00057967", "PMID" : "18154873", "abstract" : "The guidelines attempt to establish greater understanding among all concerned about the different categories of protected areas. A central principle upon which the guidelines are based is that categories should be defined by the objectives of management, rather than the title of the area nor by the effectiveness of management in meeting those objectives.", "author" : [ { "dropping-particle" : "", "family" : "Dudley", "given" : "Nigel", "non-dropping-particle" : "", "parse-names" : false, "suffix" : "" } ], "container-title" : "System", "id" : "ITEM-1", "issue" : "007", "issued" : { "date-parts" : [ [ "2008" ] ] }, "number-of-pages" : "86", "title" : "Guidelines for Protected Area Management Categories", "type" : "book", "volume" : "3" }, "uri" : [ "http://www.mendeley.com/documents/?uuid=7550f11e-c9fb-4c27-8ba0-2ed0554599af" ], "uris" : [ "http://www.mendeley.com/documents/?uuid=7550f11e-c9fb-4c27-8ba0-2ed0554599af"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Pr="00167BF5">
        <w:fldChar w:fldCharType="separate"/>
      </w:r>
      <w:r w:rsidRPr="00167BF5">
        <w:rPr>
          <w:noProof/>
        </w:rPr>
        <w:t>(Dudley 2008)</w:t>
      </w:r>
      <w:r w:rsidRPr="00167BF5">
        <w:fldChar w:fldCharType="end"/>
      </w:r>
      <w:r w:rsidRPr="00167BF5">
        <w:t xml:space="preserve">. Protected areas have been declared under different reasons and circumstances but there is a consensus on its importance in safeguarding biodiversity, contribute to human well-being and ensure persistence of the natural heritage. Despite such praiseworthy intentions, the reality faced by protected areas is subject to a wide variety of requirements and unforeseen </w:t>
      </w:r>
      <w:r w:rsidR="00A2258C" w:rsidRPr="00167BF5">
        <w:t>challenges</w:t>
      </w:r>
      <w:r w:rsidR="00A2258C">
        <w:t xml:space="preserve"> </w:t>
      </w:r>
      <w:r w:rsidR="00A2258C" w:rsidRPr="00167BF5">
        <w:t>requiring</w:t>
      </w:r>
      <w:r w:rsidRPr="00167BF5">
        <w:t xml:space="preserve"> rapid and effective solutions.</w:t>
      </w:r>
      <w:r w:rsidR="00EB0318">
        <w:t xml:space="preserve"> </w:t>
      </w:r>
      <w:r w:rsidR="00FB020C" w:rsidRPr="00FB020C">
        <w:t>Habitat change and fragmentation, severe pollution particularly in freshwater ecosystems, overexploitation of resources, climate change and the impact of invasive species on indigenous populations have been identified as the main threats to biodiversity</w:t>
      </w:r>
      <w:r w:rsidR="00A2258C">
        <w:t xml:space="preserve"> </w:t>
      </w:r>
      <w:r w:rsidR="00A2258C">
        <w:fldChar w:fldCharType="begin" w:fldLock="1"/>
      </w:r>
      <w:r w:rsidR="00A2258C">
        <w:instrText>ADDIN CSL_CITATION { "citationItems" : [ { "id" : "ITEM-1", "itemData" : { "DOI" : "10.1038/nature09678", "ISSN" : "0028-0836", "author" : [ { "dropping-particle" : "", "family" : "Barnosky", "given" : "Anthony D", "non-dropping-particle" : "", "parse-names" : false, "suffix" : "" }, { "dropping-particle" : "", "family" : "Matzke", "given" : "Nicholas", "non-dropping-particle" : "", "parse-names" : false, "suffix" : "" }, { "dropping-particle" : "", "family" : "Tomiya", "given" : "Susumu", "non-dropping-particle" : "", "parse-names" : false, "suffix" : "" }, { "dropping-particle" : "", "family" : "Wogan", "given" : "Guinevere O U", "non-dropping-particle" : "", "parse-names" : false, "suffix" : "" }, { "dropping-particle" : "", "family" : "Swartz", "given" : "Brian", "non-dropping-particle" : "", "parse-names" : false, "suffix" : "" }, { "dropping-particle" : "", "family" : "Quental", "given" : "Tiago B", "non-dropping-particle" : "", "parse-names" : false, "suffix" : "" }, { "dropping-particle" : "", "family" : "Marshall", "given" : "Charles", "non-dropping-particle" : "", "parse-names" : false, "suffix" : "" }, { "dropping-particle" : "", "family" : "Mcguire", "given" : "Jenny L", "non-dropping-particle" : "", "parse-names" : false, "suffix" : "" }, { "dropping-particle" : "", "family" : "Lindsey", "given" : "Emily L", "non-dropping-particle" : "", "parse-names" : false, "suffix" : "" }, { "dropping-particle" : "", "family" : "Maguire", "given" : "Kaitlin C", "non-dropping-particle" : "", "parse-names" : false, "suffix" : "" }, { "dropping-particle" : "", "family" : "Mersey", "given" : "Ben", "non-dropping-particle" : "", "parse-names" : false, "suffix" : "" }, { "dropping-particle" : "", "family" : "Ferrer", "given" : "Elizabeth A", "non-dropping-particle" : "", "parse-names" : false, "suffix" : "" } ], "container-title" : "Nature", "id" : "ITEM-1", "issue" : "7336", "issued" : { "date-parts" : [ [ "2011" ] ] }, "page" : "51-57", "publisher" : "Nature Publishing Group", "title" : "Has the Earth\u2019s sixth mass extinction already arrived?", "type" : "article-journal", "volume" : "470" }, "uris" : [ "http://www.mendeley.com/documents/?uuid=53377d93-0ced-4353-921b-c6f3a62475fd" ] }, { "id" : "ITEM-2", "itemData" : { "abstract" : "A full particle simulation study is carried out on the electron acceleration at a collisionless, relatively low Alfv\u00e9n Mach number (MA = 5), perpendicular shock. Recent self-consistent hybrid shock simulations have demonstrated that the shock front of perpendicular shocks has a dynamic rippled character along the shock surface of low Mach number perpendicular shocks. In this paper, the effect of the rippling of perpendicular shocks on the electron acceleration is examined by means of large-scale (ion-scale) two-dimensional full particle simulations. It has been shown that a large-amplitude electric field is excited at the shock front in association with the ion-scale rippling, and that reflected ions are accelerated upstream at a localized region where the shock-normal electric field of the rippled structure is polarized upstream. The current-driven instability caused by the highly accelerated reflected ions has a high growth rate of up to large-amplitude electrostatic waves. Energetic electrons are then generated by the large-amplitude electrostatic waves via electron surfing acceleration at the leading edge of the shock-transition region. The present result suggests that the electron surfing acceleration is also a common feature at low Mach number perpendicular collisionless shocks.", "author" : [ { "dropping-particle" : "", "family" : "Umeda", "given" : "T", "non-dropping-particle" : "", "parse-names" : false, "suffix" : "" }, { "dropping-particle" : "", "family" : "Yamao", "given" : "M", "non-dropping-particle" : "", "parse-names" : false, "suffix" : "" }, { "dropping-particle" : "", "family" : "Yamazaki", "given" : "R", "non-dropping-particle" : "", "parse-names" : false, "suffix" : "" } ], "container-title" : "Conservation Biology", "id" : "ITEM-2", "issue" : "1", "issued" : { "date-parts" : [ [ "2000" ] ] }, "page" : "4-4", "title" : "Level 4 Related Level 3 Convenience Level 2 Coordinating Level 1 Workhorse Functions Strucplot core Labeling Legend Parameter Functions Shading Spacing", "type" : "article-journal", "volume" : "695" }, "uris" : [ "http://www.mendeley.com/documents/?uuid=34347a3d-2365-4bf0-8b13-a976424c358f" ] } ], "mendeley" : { "formattedCitation" : "(Barnosky et al. 2011; Umeda, Yamao, and Yamazaki 2000)", "plainTextFormattedCitation" : "(Barnosky et al. 2011; Umeda, Yamao, and Yamazaki 2000)", "previouslyFormattedCitation" : "(Barnosky et al. 2011; Umeda, Yamao, and Yamazaki 2000)" }, "properties" : { "noteIndex" : 2 }, "schema" : "https://github.com/citation-style-language/schema/raw/master/csl-citation.json" }</w:instrText>
      </w:r>
      <w:r w:rsidR="00A2258C">
        <w:fldChar w:fldCharType="separate"/>
      </w:r>
      <w:r w:rsidR="00A2258C" w:rsidRPr="00A2258C">
        <w:rPr>
          <w:noProof/>
        </w:rPr>
        <w:t>(Barnosky et al. 2011; Umeda, Yamao, and Yamazaki 2000)</w:t>
      </w:r>
      <w:r w:rsidR="00A2258C">
        <w:fldChar w:fldCharType="end"/>
      </w:r>
      <w:r w:rsidR="00A2258C">
        <w:t xml:space="preserve"> . </w:t>
      </w:r>
      <w:r w:rsidR="0052773D" w:rsidRPr="00167BF5">
        <w:t xml:space="preserve">To </w:t>
      </w:r>
      <w:r w:rsidR="00EB0318">
        <w:t>achieve</w:t>
      </w:r>
      <w:r w:rsidR="0052773D" w:rsidRPr="00167BF5">
        <w:t xml:space="preserve"> both long-term and short-term conservation goals, protected areas have benefited from a</w:t>
      </w:r>
      <w:r w:rsidR="00D513B5" w:rsidRPr="00167BF5">
        <w:t>n</w:t>
      </w:r>
      <w:r w:rsidR="0052773D" w:rsidRPr="00167BF5">
        <w:t xml:space="preserve"> extensive reg</w:t>
      </w:r>
      <w:r w:rsidR="00D513B5" w:rsidRPr="00167BF5">
        <w:t xml:space="preserve">ulatory framework, effectively </w:t>
      </w:r>
      <w:r w:rsidR="0052773D" w:rsidRPr="00167BF5">
        <w:t xml:space="preserve">implemented </w:t>
      </w:r>
      <w:r w:rsidR="00D513B5" w:rsidRPr="00167BF5">
        <w:t xml:space="preserve">by means of </w:t>
      </w:r>
      <w:r w:rsidR="0052773D" w:rsidRPr="00167BF5">
        <w:t xml:space="preserve">management plans. </w:t>
      </w:r>
      <w:r w:rsidR="00D513B5" w:rsidRPr="00167BF5">
        <w:t xml:space="preserve"> As a result</w:t>
      </w:r>
      <w:r w:rsidR="0052773D" w:rsidRPr="00167BF5">
        <w:t>, available human and material resources have been allocated to regulate tourism and recreational activities, law enforcement including various forms of illegal resource extraction, wi</w:t>
      </w:r>
      <w:r w:rsidR="0056030A" w:rsidRPr="00167BF5">
        <w:t xml:space="preserve">ldfire prevention and fighting, </w:t>
      </w:r>
      <w:r w:rsidR="0052773D" w:rsidRPr="00167BF5">
        <w:t>monitoring campaigns to maintain up-to-date fauna</w:t>
      </w:r>
      <w:r w:rsidR="0056030A" w:rsidRPr="00167BF5">
        <w:t xml:space="preserve"> and vegetation</w:t>
      </w:r>
      <w:r w:rsidR="0052773D" w:rsidRPr="00167BF5">
        <w:t xml:space="preserve"> inventories, </w:t>
      </w:r>
      <w:bookmarkStart w:id="1" w:name="OLE_LINK1"/>
      <w:r w:rsidR="0052773D" w:rsidRPr="00167BF5">
        <w:t xml:space="preserve">environmental </w:t>
      </w:r>
      <w:r w:rsidR="004B3C76" w:rsidRPr="00167BF5">
        <w:t>assessment</w:t>
      </w:r>
      <w:r w:rsidR="0052773D" w:rsidRPr="00167BF5">
        <w:t xml:space="preserve"> </w:t>
      </w:r>
      <w:bookmarkEnd w:id="1"/>
      <w:r w:rsidR="0052773D" w:rsidRPr="00167BF5">
        <w:t xml:space="preserve">or actions aimed at </w:t>
      </w:r>
      <w:r w:rsidR="004B3C76" w:rsidRPr="00167BF5">
        <w:t>strengthening</w:t>
      </w:r>
      <w:r w:rsidR="0052773D" w:rsidRPr="00167BF5">
        <w:t xml:space="preserve"> </w:t>
      </w:r>
      <w:r w:rsidR="00D513B5" w:rsidRPr="00167BF5">
        <w:t xml:space="preserve">educational </w:t>
      </w:r>
      <w:r w:rsidR="00DD13EE" w:rsidRPr="00167BF5">
        <w:t xml:space="preserve">and </w:t>
      </w:r>
      <w:r w:rsidR="0052773D" w:rsidRPr="00167BF5">
        <w:t>research programs.</w:t>
      </w:r>
      <w:r w:rsidR="002F41E4">
        <w:t xml:space="preserve"> </w:t>
      </w:r>
      <w:r w:rsidR="0052773D" w:rsidRPr="00167BF5">
        <w:t xml:space="preserve"> </w:t>
      </w:r>
      <w:r w:rsidR="00E848B0">
        <w:t xml:space="preserve">  </w:t>
      </w:r>
    </w:p>
    <w:p w:rsidR="004D5E3A" w:rsidRPr="00167BF5" w:rsidRDefault="002F41E4" w:rsidP="009B6712">
      <w:pPr>
        <w:pStyle w:val="Textoindependiente"/>
        <w:ind w:firstLine="720"/>
        <w:jc w:val="both"/>
      </w:pPr>
      <w:r>
        <w:t>As</w:t>
      </w:r>
      <w:r w:rsidR="009B6712">
        <w:t xml:space="preserve"> reference sites for monitor</w:t>
      </w:r>
      <w:r>
        <w:t>ing and managing biodivers</w:t>
      </w:r>
      <w:r w:rsidR="005D737C">
        <w:t>ity, protected areas management and research activities</w:t>
      </w:r>
      <w:r w:rsidR="009B6712">
        <w:t xml:space="preserve"> have</w:t>
      </w:r>
      <w:r w:rsidR="00EB0318">
        <w:t xml:space="preserve"> </w:t>
      </w:r>
      <w:r w:rsidR="0052773D" w:rsidRPr="00167BF5">
        <w:t xml:space="preserve">benefit from a wide range of technological advances, including </w:t>
      </w:r>
      <w:bookmarkStart w:id="2" w:name="OLE_LINK2"/>
      <w:r w:rsidR="0052773D" w:rsidRPr="00167BF5">
        <w:t>remote sensors, field</w:t>
      </w:r>
      <w:r w:rsidR="00F46A83" w:rsidRPr="00167BF5">
        <w:t>-based</w:t>
      </w:r>
      <w:r w:rsidR="0052773D" w:rsidRPr="00167BF5">
        <w:t xml:space="preserve"> monitoring stations, manned surveys, camera traps, wildlife tracking devices or computational tools.</w:t>
      </w:r>
      <w:bookmarkEnd w:id="2"/>
      <w:r w:rsidR="0052773D" w:rsidRPr="00167BF5">
        <w:t xml:space="preserve"> More recently, applications of remotely piloted aircraft systems (RPAS, also known as unmanned aerial systems, UAS, </w:t>
      </w:r>
      <w:r w:rsidR="0052773D" w:rsidRPr="00167BF5">
        <w:lastRenderedPageBreak/>
        <w:t xml:space="preserve">drones) have been the subject of a growing interest in both the civilian sphere and scientific community. Not surprisingly, there have been a significant amount of </w:t>
      </w:r>
      <w:r w:rsidR="00D04019">
        <w:t>articles</w:t>
      </w:r>
      <w:r w:rsidR="0052773D" w:rsidRPr="00167BF5">
        <w:t xml:space="preserve"> facing conservation issues using RPAS</w:t>
      </w:r>
      <w:r w:rsidR="009F3D28" w:rsidRPr="00167BF5">
        <w:t xml:space="preserve"> </w:t>
      </w:r>
      <w:r>
        <w:fldChar w:fldCharType="begin" w:fldLock="1"/>
      </w:r>
      <w:r w:rsidR="00406BA4">
        <w:instrText>ADDIN CSL_CITATION {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139/juvs-2015-0021", "ISBN" : "2291-3467", "ISSN" : "2291-3467", "abstract" : "Since the turn of the century, emerging unmanned aircraft systems (UAS) have found increasingly diverse applications in wildlife science as convenient, very high-resolution remote sensing devices. Achieved or conceptualized applications include optical surveying and observation of animals, autonomous wildlife telemetry tracking, and habitat research and monitoring. As the technology continues to progress and interest from the wildlife science community grows, there may yet be much untapped potential for UAS to contribute to the discipline. We present a review of the published primary literature on the application of UAS in wildlife science and related fields. This is followed by a systematic review of the broader wildlife science literature published since the turn of the century to assess where UAS are likely to make important contributions going forward based on the trends that have emerged thus far. UAS, in particular small lightweight models, are generally well suited for collecting data at an interme...", "author" : [ { "dropping-particle" : "", "family" : "Chabot", "given" : "Dominique", "non-dropping-particle" : "", "parse-names" : false, "suffix" : "" }, { "dropping-particle" : "", "family" : "Bird", "given" : "David M.", "non-dropping-particle" : "", "parse-names" : false, "suffix" : "" } ], "container-title" : "Journal of Unmanned Vehicle Systems", "id" : "ITEM-2", "issue" : "4", "issued" : { "date-parts" : [ [ "2015" ] ] }, "page" : "137-155", "title" : "Wildlife research and management methods in the 21st century: Where do unmanned aircraft fit in?", "type" : "article-journal", "volume" : "3" }, "uri" : [ "http://www.mendeley.com/documents/?uuid=55f39e12-54f2-45ba-9932-144c8ab150ef" ], "uris" : [ "http://www.mendeley.com/documents/?uuid=55f39e12-54f2-45ba-9932-144c8ab150ef" ] }, { "id" : "ITEM-3",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3",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4", "itemData" : { "DOI" : "WOS:000310846600002", "ISBN" : "1940-0829", "ISSN" : "1940-0829", "abstract" : "Tropical deforestation continues to be a major driver of biodiversity loss and greenhouse gas emissions. Remote sensing technology is increasingly used to assess changes in forest cover, species distributions and carbon stocks. However, satellite and airborne sensors can be prohibitively costly and inaccessible for researchers in developing countries. Here, we describe the development and use of an inexpensive (&lt;$2,000) unmanned aerial vehicle for surveying and mapping forests and biodiversity (referred to as Conservation Drone hereafter). Our prototype drone is able to fly pre-programmed missions autonomously for a total flight time of ~25 minutes and over a distance of ~15 km. Non-technical operators can program each mission by defining waypoints along a flight path using an open-source software. This drone can record videos at up to 1080 pixel resolution (high definition), and acquire aerial photographs of &lt;10 cm pixel resolution. Aerial photographs can be stitched together to produce real-time geo-referenced land use/cover maps of surveyed areas. We evaluate the performance of this prototype Conservation Drone based on a series of test flights in Aras Napal, Sumatra, Indonesia. We discuss the further development of Conservation Drone 2.0, which will have a bigger payload and longer range. Initial tests suggest a flight time of ~50 minutes and a range of ~25 km. Finally, we highlight the potential of this system for environmental and conservation applications, which include near real-time mapping of local land cover, monitoring of illegal forest activities, and surveying of large animal species.", "author" : [ { "dropping-particle" : "", "family" : "Koh", "given" : "Lian Pin", "non-dropping-particle" : "", "parse-names" : false, "suffix" : "" }, { "dropping-particle" : "", "family" : "Wich", "given" : "Serge A.", "non-dropping-particle" : "", "parse-names" : false, "suffix" : "" } ], "container-title" : "Tropical Conservation Science", "id" : "ITEM-4", "issue" : "2", "issued" : { "date-parts" : [ [ "2012" ] ] }, "page" : "121-132", "title" : "Dawn of drone ecology: low-cost autonomous aerial vehicles for conservation", "type" : "article-journal", "volume" : "5" }, "uri" : [ "http://www.mendeley.com/documents/?uuid=6b8bf645-02a7-4cd2-9d2d-7dfd507d4e91" ], "uris" : [ "http://www.mendeley.com/documents/?uuid=6b8bf645-02a7-4cd2-9d2d-7dfd507d4e91" ] }, { "id" : "ITEM-5", "itemData" : { "DOI" : "10.1371/journal.pone.0050336", "ISBN" : "1932-6203 (Electronic)\\r1932-6203 (Linking)", "ISSN" : "19326203", "PMID" : "23239979", "abstract" : "Technological advances for wildlife monitoring have expanded our ability to study behavior and space use of many species. But biotelemetry is limited by size, weight, data memory and battery power of the attached devices, especially in animals with light body masses, such as the majority of bird species. In this study, we describe the combined use of GPS data logger information obtained from free-ranging birds, and environmental information recorded by unmanned aerial systems (UASs). As a case study, we studied habitat selection of a small raptorial bird, the lesser kestrel Falco naumanni, foraging in a highly dynamic landscape. After downloading spatio-temporal information from data loggers attached to the birds, we programmed the UASs to fly and take imagery by means of an onboard digital camera documenting the flight paths of those same birds shortly after their recorded flights. This methodology permitted us to extract environmental information at quasi-real time. We demonstrate that UASs are a useful tool for a wide variety of wildlife studies.", "author" : [ { "dropping-particle" : "", "family" : "Rodr\u00edguez", "given" : "Airam", "non-dropping-particle" : "", "parse-names" : false, "suffix" : "" }, { "dropping-particle" : "", "family" : "Negro", "given" : "Juan J.", "non-dropping-particle" : "", "parse-names" : false, "suffix" : "" }, { "dropping-particle" : "", "family" : "Mulero", "given" : "Mara", "non-dropping-particle" : "", "parse-names" : false, "suffix" : "" }, { "dropping-particle" : "", "family" : "Rodr\u00edguez", "given" : "Carlos", "non-dropping-particle" : "", "parse-names" : false, "suffix" : "" }, { "dropping-particle" : "", "family" : "Hern\u00e1ndez-Pliego", "given" : "Jes\u00fas", "non-dropping-particle" : "", "parse-names" : false, "suffix" : "" }, { "dropping-particle" : "", "family" : "Bustamante", "given" : "Javier", "non-dropping-particle" : "", "parse-names" : false, "suffix" : "" } ], "container-title" : "PLoS ONE", "id" : "ITEM-5", "issue" : "12", "issued" : { "date-parts" : [ [ "2012" ] ] }, "title" : "The Eye in the Sky: Combined Use of Unmanned Aerial Systems and GPS Data Loggers for Ecological Research and Conservation of Small Birds", "type" : "article-journal", "volume" : "7" }, "uri" : [ "http://www.mendeley.com/documents/?uuid=828e72f7-446c-4b3b-a533-6354570bcea3" ], "uris" : [ "http://www.mendeley.com/documents/?uuid=828e72f7-446c-4b3b-a533-6354570bcea3" ] }, { "id" : "ITEM-6", "itemData" : { "DOI" : "10.1641/0006-3568(2004)054", "author" : [ { "dropping-particle" : "", "family" : "Wulder", "given" : "Michael A", "non-dropping-particle" : "", "parse-names" : false, "suffix" : "" }, { "dropping-particle" : "", "family" : "Hall", "given" : "Ronald J", "non-dropping-particle" : "", "parse-names" : false, "suffix" : "" }, { "dropping-particle" : "", "family" : "Coops", "given" : "Nicholas C", "non-dropping-particle" : "", "parse-names" : false, "suffix" : "" }, { "dropping-particle" : "", "family" : "Franklin", "given" : "Steven E", "non-dropping-particle" : "", "parse-names" : false, "suffix" : "" } ], "id" : "ITEM-6", "issue" : "6", "issued" : { "date-parts" : [ [ "2004" ] ] }, "page" : "511-521", "title" : "High Spatial Resolution Remotely Sensed Data for Ecosystem Characterization", "type" : "article-journal", "volume" : "54" }, "uri" : [ "http://www.mendeley.com/documents/?uuid=01199012-1605-4247-ba4c-62e6cb196dbc" ], "uris" : [ "http://www.mendeley.com/documents/?uuid=01199012-1605-4247-ba4c-62e6cb196dbc" ] }, { "id" : "ITEM-7", "itemData" : { "DOI" : "10.1080/01431161.2016.1252477", "ISSN" : "0143-1161", "author" : [ { "dropping-particle" : "", "family" : "Torresan", "given" : "Chiara", "non-dropping-particle" : "", "parse-names" : false, "suffix" : "" }, { "dropping-particle" : "", "family" : "Berton", "given" : "Andrea", "non-dropping-particle" : "", "parse-names" : false, "suffix" : "" }, { "dropping-particle" : "", "family" : "Carotenuto", "given" : "Federico", "non-dropping-particle" : "", "parse-names" : false, "suffix" : "" }, { "dropping-particle" : "", "family" : "Filippo", "given" : "Salvatore", "non-dropping-particle" : "", "parse-names" : false, "suffix" : "" }, { "dropping-particle" : "", "family" : "Gennaro", "given" : "Di", "non-dropping-particle" : "", "parse-names" : false, "suffix" : "" }, { "dropping-particle" : "", "family" : "Gioli", "given" : "Beniamino", "non-dropping-particle" : "", "parse-names" : false, "suffix" : "" }, { "dropping-particle" : "", "family" : "Matese", "given" : "Alessandro", "non-dropping-particle" : "", "parse-names" : false, "suffix" : "" }, { "dropping-particle" : "", "family" : "Miglietta", "given" : "Franco", "non-dropping-particle" : "", "parse-names" : false, "suffix" : "" }, { "dropping-particle" : "", "family" : "Vagnoli", "given" : "Carolina", "non-dropping-particle" : "", "parse-names" : false, "suffix" : "" }, { "dropping-particle" : "", "family" : "Zaldei", "given" : "Alessandro", "non-dropping-particle" : "", "parse-names" : false, "suffix" : "" }, { "dropping-particle" : "", "family" : "Wallace", "given" : "Luke", "non-dropping-particle" : "", "parse-names" : false, "suffix" : "" } ], "container-title" : "International Journal of Remote Sensing", "id" : "ITEM-7", "issue" : "8-10", "issued" : { "date-parts" : [ [ "2017" ] ] }, "page" : "2427-2447", "publisher" : "Taylor &amp; Francis", "title" : "Forestry applications of UAVs in Europe: a review", "type" : "article-journal", "volume" : "38" }, "uris" : [ "http://www.mendeley.com/documents/?uuid=3a7c70fc-5e4c-4243-a7df-b930538d3724" ] } ], "mendeley" : { "formattedCitation" : "(Linchant et al. 2015; Chabot and Bird 2015; Christie et al. 2016; Koh and Wich 2012; Rodr\u00edguez et al. 2012; Wulder et al. 2004; Torresan et al. 2017)", "plainTextFormattedCitation" : "(Linchant et al. 2015; Chabot and Bird 2015; Christie et al. 2016; Koh and Wich 2012; Rodr\u00edguez et al. 2012; Wulder et al. 2004; Torresan et al. 2017)", "previouslyFormattedCitation" : "(Linchant et al. 2015; Chabot and Bird 2015; Christie et al. 2016; Koh and Wich 2012; Rodr\u00edguez et al. 2012; Wulder et al. 2004; Torresan et al. 2017)" }, "properties" : { "noteIndex" : 0 }, "schema" : "https://github.com/citation-style-language/schema/raw/master/csl-citation.json" }</w:instrText>
      </w:r>
      <w:r>
        <w:fldChar w:fldCharType="separate"/>
      </w:r>
      <w:r w:rsidR="00406BA4" w:rsidRPr="00406BA4">
        <w:rPr>
          <w:noProof/>
        </w:rPr>
        <w:t>(Linchant et al. 2015; Chabot and Bird 2015; Christie et al. 2016; Koh and Wich 2012; Rodríguez et al. 2012; Wulder et al. 2004; Torresan et al. 2017)</w:t>
      </w:r>
      <w:r>
        <w:fldChar w:fldCharType="end"/>
      </w:r>
      <w:r w:rsidR="00807609" w:rsidRPr="00167BF5">
        <w:t>.</w:t>
      </w:r>
    </w:p>
    <w:p w:rsidR="0019755E" w:rsidRPr="00167BF5" w:rsidRDefault="0052773D" w:rsidP="00167BF5">
      <w:pPr>
        <w:pStyle w:val="Textoindependiente"/>
        <w:ind w:firstLine="720"/>
        <w:jc w:val="both"/>
      </w:pPr>
      <w:r w:rsidRPr="00167BF5">
        <w:t xml:space="preserve">However, to date, it has not been adequately </w:t>
      </w:r>
      <w:r w:rsidR="00305896" w:rsidRPr="00167BF5">
        <w:t>weighted</w:t>
      </w:r>
      <w:r w:rsidRPr="00167BF5">
        <w:t xml:space="preserve"> whether RPAS meet the demands of conservation practitioners</w:t>
      </w:r>
      <w:r w:rsidR="0019755E" w:rsidRPr="00167BF5">
        <w:t>, which often face budgetary constraints</w:t>
      </w:r>
      <w:r w:rsidR="00B73842">
        <w:t xml:space="preserve"> limiting the </w:t>
      </w:r>
      <w:r w:rsidR="008A3299">
        <w:t>accomplishment</w:t>
      </w:r>
      <w:r w:rsidR="00B73842">
        <w:t xml:space="preserve"> of </w:t>
      </w:r>
      <w:r w:rsidR="008A3299">
        <w:t>management objectives</w:t>
      </w:r>
      <w:r w:rsidRPr="00167BF5">
        <w:t>. As noted</w:t>
      </w:r>
      <w:r w:rsidR="004534CD" w:rsidRPr="00167BF5">
        <w:t xml:space="preserve"> in this study</w:t>
      </w:r>
      <w:r w:rsidRPr="00167BF5">
        <w:t>, wildlife and habitat monitoring have received major emphas</w:t>
      </w:r>
      <w:r w:rsidR="00EC486B" w:rsidRPr="00167BF5">
        <w:t>is</w:t>
      </w:r>
      <w:r w:rsidR="00FC124D">
        <w:t xml:space="preserve">, while </w:t>
      </w:r>
      <w:r w:rsidR="00EC486B" w:rsidRPr="00167BF5">
        <w:t xml:space="preserve">there is a scarcity of research </w:t>
      </w:r>
      <w:r w:rsidR="0019755E" w:rsidRPr="00167BF5">
        <w:t>investment</w:t>
      </w:r>
      <w:r w:rsidR="00EC486B" w:rsidRPr="00167BF5">
        <w:t xml:space="preserve"> in other potential application areas</w:t>
      </w:r>
      <w:r w:rsidR="00FC124D">
        <w:t>. L</w:t>
      </w:r>
      <w:r w:rsidR="00A66CE6">
        <w:t>aw enforcement</w:t>
      </w:r>
      <w:r w:rsidR="00FC124D">
        <w:t xml:space="preserve"> was only present in a few articles, although several experiences are documented </w:t>
      </w:r>
      <w:r w:rsidR="00FC124D">
        <w:fldChar w:fldCharType="begin" w:fldLock="1"/>
      </w:r>
      <w:r w:rsidR="00FC124D">
        <w:instrText>ADDIN CSL_CITATION { "citationItems" : [ { "id" : "ITEM-1", "itemData" : { "author" : [ { "dropping-particle" : "", "family" : "Patton", "given" : "B Y Felix", "non-dropping-particle" : "", "parse-names" : false, "suffix" : "" } ], "id" : "ITEM-1", "issue" : "September", "issued" : { "date-parts" : [ [ "2013" ] ] }, "page" : "52-55", "title" : "ARE DRONES THE ANSWER TO THE CONSERVATIONISTS \u2019 PRAYERS ?", "type" : "article-magazine" }, "uris" : [ "http://www.mendeley.com/documents/?uuid=b126de75-f98c-411a-8392-2c4ff52e2993" ] } ], "mendeley" : { "formattedCitation" : "(Patton 2013)", "plainTextFormattedCitation" : "(Patton 2013)", "previouslyFormattedCitation" : "(Patton 2013)" }, "properties" : { "noteIndex" : 3 }, "schema" : "https://github.com/citation-style-language/schema/raw/master/csl-citation.json" }</w:instrText>
      </w:r>
      <w:r w:rsidR="00FC124D">
        <w:fldChar w:fldCharType="separate"/>
      </w:r>
      <w:r w:rsidR="00FC124D" w:rsidRPr="00D010BC">
        <w:rPr>
          <w:noProof/>
        </w:rPr>
        <w:t>(Patton 2013)</w:t>
      </w:r>
      <w:r w:rsidR="00FC124D">
        <w:fldChar w:fldCharType="end"/>
      </w:r>
      <w:r w:rsidR="00D16420">
        <w:t xml:space="preserve">. </w:t>
      </w:r>
      <w:r w:rsidR="00434C4C" w:rsidRPr="00167BF5">
        <w:t xml:space="preserve">Moreover, legal barriers </w:t>
      </w:r>
      <w:r w:rsidR="00F334B4" w:rsidRPr="00F334B4">
        <w:t>hin</w:t>
      </w:r>
      <w:r w:rsidR="00F334B4">
        <w:t xml:space="preserve">der </w:t>
      </w:r>
      <w:r w:rsidR="00434C4C" w:rsidRPr="00167BF5">
        <w:t xml:space="preserve">the </w:t>
      </w:r>
      <w:r w:rsidR="00F334B4">
        <w:t xml:space="preserve">application </w:t>
      </w:r>
      <w:r w:rsidR="00434C4C" w:rsidRPr="00167BF5">
        <w:t xml:space="preserve">of RPAS for conservation purposes. </w:t>
      </w:r>
      <w:r w:rsidR="00F325A8" w:rsidRPr="00167BF5">
        <w:t xml:space="preserve">Filling this important gap is essential to move beyond </w:t>
      </w:r>
      <w:r w:rsidR="00690A7D" w:rsidRPr="00167BF5">
        <w:t xml:space="preserve">the </w:t>
      </w:r>
      <w:r w:rsidR="00F325A8" w:rsidRPr="00167BF5">
        <w:t>hype and</w:t>
      </w:r>
      <w:r w:rsidR="00690A7D" w:rsidRPr="00167BF5">
        <w:t xml:space="preserve"> </w:t>
      </w:r>
      <w:r w:rsidR="00F325A8" w:rsidRPr="00167BF5">
        <w:t>consciously</w:t>
      </w:r>
      <w:r w:rsidR="00BD064D" w:rsidRPr="00167BF5">
        <w:t xml:space="preserve"> </w:t>
      </w:r>
      <w:r w:rsidR="00EC486B" w:rsidRPr="00167BF5">
        <w:t xml:space="preserve">assess how RPAS could </w:t>
      </w:r>
      <w:r w:rsidR="00606024" w:rsidRPr="00167BF5">
        <w:t>leverage</w:t>
      </w:r>
      <w:r w:rsidR="00295D31" w:rsidRPr="00167BF5">
        <w:t xml:space="preserve"> </w:t>
      </w:r>
      <w:r w:rsidR="00606024" w:rsidRPr="00167BF5">
        <w:t xml:space="preserve">protected areas </w:t>
      </w:r>
      <w:r w:rsidR="00755DCB" w:rsidRPr="00167BF5">
        <w:t>management</w:t>
      </w:r>
      <w:r w:rsidR="00F325A8" w:rsidRPr="00167BF5">
        <w:t>.</w:t>
      </w:r>
      <w:bookmarkStart w:id="3" w:name="methods"/>
      <w:bookmarkEnd w:id="3"/>
      <w:r w:rsidR="0019755E" w:rsidRPr="00167BF5">
        <w:t xml:space="preserve"> </w:t>
      </w:r>
    </w:p>
    <w:p w:rsidR="004D5E3A" w:rsidRDefault="0052773D" w:rsidP="00167BF5">
      <w:pPr>
        <w:pStyle w:val="Ttulo1"/>
      </w:pPr>
      <w:r w:rsidRPr="00167BF5">
        <w:t>Methods</w:t>
      </w:r>
    </w:p>
    <w:p w:rsidR="004D5E3A" w:rsidRPr="00167BF5" w:rsidRDefault="007C51F5" w:rsidP="00026BD1">
      <w:pPr>
        <w:pStyle w:val="FirstParagraph"/>
        <w:ind w:firstLine="720"/>
        <w:jc w:val="both"/>
      </w:pPr>
      <w:r>
        <w:t>A</w:t>
      </w:r>
      <w:r w:rsidR="0052773D" w:rsidRPr="00167BF5">
        <w:t xml:space="preserve"> systematic bibliographical review (see PRISMA Flowchart) of scientific articles, gray literature, postgraduate theses, websites and specialized journals was carried out, following a similar line to other related studies</w:t>
      </w:r>
      <w:r w:rsidR="00807609" w:rsidRPr="00167BF5">
        <w:t xml:space="preserve"> </w:t>
      </w:r>
      <w:r w:rsidR="00807609" w:rsidRPr="00167BF5">
        <w:fldChar w:fldCharType="begin" w:fldLock="1"/>
      </w:r>
      <w:r w:rsidR="006032F5" w:rsidRPr="00167BF5">
        <w:instrText>ADDIN CSL_CITATION { "citationID" : "CZxLh1ZW",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3",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w:instrText>
      </w:r>
      <w:r w:rsidR="006032F5" w:rsidRPr="00167BF5">
        <w:rPr>
          <w:lang w:val="es-ES"/>
        </w:rPr>
        <w:instrText>article" : "", "family" : "Negro", "given" : "Juan Jos\u00e9", "non-dropping-particle" : "", "parse-names" : false, "suffix" : "" }, { "dropping-particle" : "", "family" : "Tablado", "given" : "Zulima", "non-dropping-particle" : "", "parse-names" : false, "suffix" : "" } ], "container-title" : "PLoS ONE", "id" : "ITEM-3", "issue" : "6", "issued" : { "date-parts" : [ [ "2017" ] ] }, "title" : "Unmanned aircraft systems as a new source of disturbance for wildlife: A systematic review", "type" : "article-journal", "volume" : "12" }, "uri" : [ "http://www.mendeley.com/documents/?uuid=27c72828-de41-47bf-99e7-9a20bb41c52d" ], "uris" : [ "http://www.mendeley.com/documents/?uuid=27c72828-de41-47bf-99e7-9a20bb41c52d" ] } ], "mendeley" : { "formattedCitation" : "(Linchant et al. 2015; Christie et al. 2016; Mulero-P\u00e1zm\u00e1ny et al. 2017)", "plainTextFormattedCitation" : "(Linchant et al. 2015; Christie et al. 2016; Mulero-P\u00e1zm\u00e1ny et al. 2017)", "previouslyFormattedCitation" : "(Linchant et al. 2015; Christie et al. 2016; Mulero-P\u00e1zm\u00e1ny et al. 2017)" }, "properties" : { "formattedCitation" : "{\\rtf (Linchant et\\uc0\\u160{}al. 2015; Christie et\\uc0\\u160{}al. 2016; Mulero-P\\uc0\\u225{}zm\\uc0\\u225{}ny et\\uc0\\u160{}al. 2017)}", "noteIndex" : 0, "plainCitation" : "(Linchant et\u00a0al. 2015; Christie et\u00a0al. 2016; Mulero-P\u00e1zm\u00e1ny et\u00a0al. 2017)" }, "schema" : "https://github.com/citation-style-language/schema/raw/master/csl-citation.json" }</w:instrText>
      </w:r>
      <w:r w:rsidR="00807609" w:rsidRPr="00167BF5">
        <w:fldChar w:fldCharType="separate"/>
      </w:r>
      <w:r w:rsidR="000F375F" w:rsidRPr="00167BF5">
        <w:rPr>
          <w:noProof/>
          <w:lang w:val="es-ES"/>
        </w:rPr>
        <w:t>(Linchant et al. 2015; Christie et al. 2016; Mulero-Pázmány et al. 2017)</w:t>
      </w:r>
      <w:r w:rsidR="00807609" w:rsidRPr="00167BF5">
        <w:fldChar w:fldCharType="end"/>
      </w:r>
      <w:r w:rsidR="00807609" w:rsidRPr="00167BF5">
        <w:rPr>
          <w:lang w:val="es-ES"/>
        </w:rPr>
        <w:t xml:space="preserve">. </w:t>
      </w:r>
      <w:r w:rsidR="0052773D" w:rsidRPr="00167BF5">
        <w:t>Last reference revised was publish</w:t>
      </w:r>
      <w:r w:rsidR="00472E8E">
        <w:t>ed on June, 2017. The main tool</w:t>
      </w:r>
      <w:r w:rsidR="0052773D" w:rsidRPr="00167BF5">
        <w:t xml:space="preserve"> for selecting bibliography </w:t>
      </w:r>
      <w:r w:rsidR="00472E8E">
        <w:t xml:space="preserve">was </w:t>
      </w:r>
      <w:r w:rsidR="00E65ED9">
        <w:t>Google Sch</w:t>
      </w:r>
      <w:r w:rsidR="00537AD5">
        <w:t>olar.</w:t>
      </w:r>
      <w:r w:rsidR="0052773D" w:rsidRPr="00167BF5">
        <w:t xml:space="preserve"> Key search criteria, primarily in English, </w:t>
      </w:r>
      <w:r w:rsidR="00855166">
        <w:t>spam</w:t>
      </w:r>
      <w:r w:rsidR="0052773D" w:rsidRPr="00167BF5">
        <w:t xml:space="preserve"> RPAS in their various meanings and acronyms, reflecting the varied terminology used</w:t>
      </w:r>
      <w:r w:rsidR="00B10B17">
        <w:t xml:space="preserve">. </w:t>
      </w:r>
      <w:r w:rsidR="00A077A2">
        <w:t xml:space="preserve">Keywords </w:t>
      </w:r>
      <w:r w:rsidR="00406BA4">
        <w:t xml:space="preserve">were </w:t>
      </w:r>
      <w:r w:rsidR="00406BA4" w:rsidRPr="00167BF5">
        <w:t>combined</w:t>
      </w:r>
      <w:r w:rsidR="00D004B5">
        <w:t xml:space="preserve"> (</w:t>
      </w:r>
      <w:r w:rsidR="00DB42AE">
        <w:t>‘</w:t>
      </w:r>
      <w:r w:rsidR="00D004B5">
        <w:t>OR</w:t>
      </w:r>
      <w:r w:rsidR="00DB42AE">
        <w:t>’</w:t>
      </w:r>
      <w:r w:rsidR="00D004B5">
        <w:t xml:space="preserve"> boolean </w:t>
      </w:r>
      <w:r w:rsidR="00DB42AE">
        <w:t>expression</w:t>
      </w:r>
      <w:r w:rsidR="00D004B5">
        <w:t>)</w:t>
      </w:r>
      <w:r w:rsidR="0052773D" w:rsidRPr="00167BF5">
        <w:t xml:space="preserve"> with several terms referring to common activities</w:t>
      </w:r>
      <w:r w:rsidR="00500D42">
        <w:t xml:space="preserve"> carried out in protected areas (see table 1)</w:t>
      </w:r>
      <w:r w:rsidR="0052773D" w:rsidRPr="00167BF5">
        <w:t xml:space="preserve">. </w:t>
      </w:r>
      <w:r w:rsidR="009166E3">
        <w:t xml:space="preserve"> From the</w:t>
      </w:r>
      <w:r w:rsidR="00B661BF">
        <w:t xml:space="preserve"> x papers </w:t>
      </w:r>
      <w:r w:rsidR="009166E3">
        <w:t xml:space="preserve">found, </w:t>
      </w:r>
      <w:r w:rsidR="009166E3" w:rsidRPr="009166E3">
        <w:t xml:space="preserve">a second scan was performed </w:t>
      </w:r>
      <w:r w:rsidR="004E6219">
        <w:t>by following “</w:t>
      </w:r>
      <w:r w:rsidR="00960586">
        <w:t>cited by</w:t>
      </w:r>
      <w:r w:rsidR="004E6219">
        <w:t>” links</w:t>
      </w:r>
      <w:r w:rsidR="00A103B8">
        <w:t xml:space="preserve"> (x results). </w:t>
      </w:r>
      <w:r w:rsidR="00026BD1">
        <w:t xml:space="preserve"> </w:t>
      </w:r>
      <w:r w:rsidR="00B33F39" w:rsidRPr="00B33F39">
        <w:t xml:space="preserve">We </w:t>
      </w:r>
      <w:r w:rsidR="00B33F39" w:rsidRPr="00B33F39">
        <w:lastRenderedPageBreak/>
        <w:t>then exclude duplic</w:t>
      </w:r>
      <w:r w:rsidR="00B14D7C">
        <w:t xml:space="preserve">ate or non-conservation results and </w:t>
      </w:r>
      <w:r w:rsidR="001D7677">
        <w:t>complemented with</w:t>
      </w:r>
      <w:r w:rsidR="00B14D7C">
        <w:t xml:space="preserve"> some other references found elsewhere</w:t>
      </w:r>
      <w:r w:rsidR="00537AD5">
        <w:t xml:space="preserve"> (Research Gate,</w:t>
      </w:r>
      <w:r w:rsidR="00537AD5" w:rsidRPr="00167BF5">
        <w:t xml:space="preserve"> Mendeley Desktop, Internet search engines</w:t>
      </w:r>
      <w:r w:rsidR="00537AD5">
        <w:t>)</w:t>
      </w:r>
      <w:r w:rsidR="00537AD5" w:rsidRPr="00167BF5">
        <w:t>.</w:t>
      </w:r>
      <w:r w:rsidR="00B14D7C">
        <w:t xml:space="preserve"> </w:t>
      </w:r>
      <w:r w:rsidR="0052773D" w:rsidRPr="00167BF5">
        <w:t xml:space="preserve">The </w:t>
      </w:r>
      <w:r w:rsidR="006D60BC">
        <w:t>remaining</w:t>
      </w:r>
      <w:r w:rsidR="0052773D" w:rsidRPr="00167BF5">
        <w:t xml:space="preserve"> publications (x) were </w:t>
      </w:r>
      <w:r w:rsidR="001E06F4">
        <w:t>grouped</w:t>
      </w:r>
      <w:r w:rsidR="0093369B" w:rsidRPr="00167BF5">
        <w:t xml:space="preserve"> according to</w:t>
      </w:r>
      <w:r w:rsidR="001E06F4">
        <w:t xml:space="preserve"> the following categories</w:t>
      </w:r>
      <w:r w:rsidR="0052773D" w:rsidRPr="00167BF5">
        <w:t xml:space="preserve">: "wildlife monitoring and management", for feasibility studies facing alternative </w:t>
      </w:r>
      <w:r w:rsidR="0099443A">
        <w:t xml:space="preserve">fauna </w:t>
      </w:r>
      <w:r w:rsidR="0052773D" w:rsidRPr="00167BF5">
        <w:t xml:space="preserve">population surveys and </w:t>
      </w:r>
      <w:r w:rsidR="00EB7DCC">
        <w:t xml:space="preserve">tracking methods, but also </w:t>
      </w:r>
      <w:r w:rsidR="00C6632B">
        <w:t xml:space="preserve">recent </w:t>
      </w:r>
      <w:r w:rsidR="0052773D" w:rsidRPr="00167BF5">
        <w:t>advan</w:t>
      </w:r>
      <w:r w:rsidR="005E61E0" w:rsidRPr="00167BF5">
        <w:t xml:space="preserve">ces </w:t>
      </w:r>
      <w:r w:rsidR="00C6632B">
        <w:t>in machine learning computer vision software, aimed to</w:t>
      </w:r>
      <w:r w:rsidR="005E61E0" w:rsidRPr="00167BF5">
        <w:t xml:space="preserve"> </w:t>
      </w:r>
      <w:r w:rsidR="00C6632B" w:rsidRPr="00167BF5">
        <w:t>automatic</w:t>
      </w:r>
      <w:r w:rsidR="00C6632B">
        <w:t>ally detect and count animals</w:t>
      </w:r>
      <w:r w:rsidR="0052773D" w:rsidRPr="00167BF5">
        <w:t>; "monitoring and mapping of terrestrial and aqua</w:t>
      </w:r>
      <w:r w:rsidR="00C6632B">
        <w:t xml:space="preserve">tic ecosystems", for </w:t>
      </w:r>
      <w:r w:rsidR="0052773D" w:rsidRPr="00167BF5">
        <w:t xml:space="preserve">habitat </w:t>
      </w:r>
      <w:r w:rsidR="00C6632B">
        <w:t>surveys</w:t>
      </w:r>
      <w:r w:rsidR="0052773D" w:rsidRPr="00167BF5">
        <w:t xml:space="preserve">; "Law enforcement" encompasses </w:t>
      </w:r>
      <w:r w:rsidR="000620C1">
        <w:t xml:space="preserve">monitoring </w:t>
      </w:r>
      <w:r w:rsidR="0052773D" w:rsidRPr="00167BF5">
        <w:t>p</w:t>
      </w:r>
      <w:r w:rsidR="000620C1">
        <w:t xml:space="preserve">oaching, illegal logging and other illicit </w:t>
      </w:r>
      <w:r w:rsidR="0052773D" w:rsidRPr="00167BF5">
        <w:t xml:space="preserve">activities; "ecotourism" </w:t>
      </w:r>
      <w:r w:rsidR="000C11F3">
        <w:t xml:space="preserve">is restricted </w:t>
      </w:r>
      <w:r w:rsidR="0052773D" w:rsidRPr="00167BF5">
        <w:t>to recreational activities and visitors management; "</w:t>
      </w:r>
      <w:r w:rsidR="001F1801">
        <w:t xml:space="preserve">Environmental </w:t>
      </w:r>
      <w:r w:rsidR="0052773D" w:rsidRPr="00167BF5">
        <w:t xml:space="preserve"> </w:t>
      </w:r>
      <w:r w:rsidR="001F1801">
        <w:t>management</w:t>
      </w:r>
      <w:r w:rsidR="0052773D" w:rsidRPr="00167BF5">
        <w:t xml:space="preserve"> and decision support" </w:t>
      </w:r>
      <w:r w:rsidR="00D71D0C" w:rsidRPr="00167BF5">
        <w:t xml:space="preserve">span </w:t>
      </w:r>
      <w:r w:rsidR="005356FE">
        <w:t xml:space="preserve">from </w:t>
      </w:r>
      <w:r w:rsidR="009F33A8">
        <w:t>environmental</w:t>
      </w:r>
      <w:r w:rsidR="00A942CC">
        <w:t xml:space="preserve"> monitoring</w:t>
      </w:r>
      <w:r w:rsidR="009F33A8">
        <w:t xml:space="preserve"> and assessment</w:t>
      </w:r>
      <w:r w:rsidR="00A942CC">
        <w:t xml:space="preserve">, </w:t>
      </w:r>
      <w:r w:rsidR="0052773D" w:rsidRPr="00167BF5">
        <w:t>disaster management</w:t>
      </w:r>
      <w:r w:rsidR="000C11F3">
        <w:t xml:space="preserve"> </w:t>
      </w:r>
      <w:r w:rsidR="005356FE">
        <w:t>to</w:t>
      </w:r>
      <w:r w:rsidR="000C11F3">
        <w:t xml:space="preserve"> search and rescue activities</w:t>
      </w:r>
      <w:r w:rsidR="0052773D" w:rsidRPr="00167BF5">
        <w:t xml:space="preserve">. </w:t>
      </w:r>
      <w:r w:rsidR="008A0C0D">
        <w:t>Legal</w:t>
      </w:r>
      <w:r w:rsidR="0052773D" w:rsidRPr="00167BF5">
        <w:t xml:space="preserve"> constraints and actions to minimize impact on fauna are also considered, as both shape the feasibility of RPAS to approach conservation and environmental issues.</w:t>
      </w:r>
    </w:p>
    <w:p w:rsidR="004D5E3A" w:rsidRPr="00167BF5" w:rsidRDefault="0052773D" w:rsidP="006E54EF">
      <w:pPr>
        <w:pStyle w:val="Textoindependiente"/>
        <w:jc w:val="both"/>
      </w:pPr>
      <w:r w:rsidRPr="00167BF5">
        <w:t xml:space="preserve">The collected information is presented in tabular format, identifying where the study was conducted, the expected accomplishments and technical specifications of the aerial platform. After </w:t>
      </w:r>
      <w:r w:rsidR="004B3C76" w:rsidRPr="00167BF5">
        <w:t>exposing</w:t>
      </w:r>
      <w:r w:rsidRPr="00167BF5">
        <w:t xml:space="preserve"> main results, gaps are identified and possible scenarios for implementing RPAS as essential tools to help achieve conservation goals in protected areas are discussed.</w:t>
      </w:r>
    </w:p>
    <w:p w:rsidR="004D5E3A" w:rsidRPr="00167BF5" w:rsidRDefault="0052773D" w:rsidP="006E54EF">
      <w:pPr>
        <w:pStyle w:val="Ttulo1"/>
        <w:jc w:val="both"/>
        <w:rPr>
          <w:rFonts w:cs="Times New Roman"/>
        </w:rPr>
      </w:pPr>
      <w:bookmarkStart w:id="4" w:name="results"/>
      <w:bookmarkEnd w:id="4"/>
      <w:r w:rsidRPr="00167BF5">
        <w:rPr>
          <w:rFonts w:cs="Times New Roman"/>
        </w:rPr>
        <w:t>Results</w:t>
      </w:r>
    </w:p>
    <w:p w:rsidR="004D5E3A" w:rsidRPr="00167BF5" w:rsidRDefault="0052773D" w:rsidP="00167BF5">
      <w:pPr>
        <w:pStyle w:val="Ttulo2"/>
      </w:pPr>
      <w:bookmarkStart w:id="5" w:name="wildlife-monitoring-and-management"/>
      <w:bookmarkEnd w:id="5"/>
      <w:r w:rsidRPr="00167BF5">
        <w:t>Wildlife Monitoring and Management</w:t>
      </w:r>
    </w:p>
    <w:p w:rsidR="004D5E3A" w:rsidRPr="00167BF5" w:rsidRDefault="0052773D" w:rsidP="00167BF5">
      <w:pPr>
        <w:pStyle w:val="Textoindependiente"/>
        <w:ind w:firstLine="720"/>
        <w:jc w:val="both"/>
      </w:pPr>
      <w:r w:rsidRPr="00167BF5">
        <w:t xml:space="preserve">Several studies focused on </w:t>
      </w:r>
      <w:r w:rsidR="005B62CB">
        <w:t>testing</w:t>
      </w:r>
      <w:r w:rsidRPr="00167BF5">
        <w:t xml:space="preserve"> survey methods aimed at locating, counting and characterizing wildlife communities and habitats, ranging from large and medium size </w:t>
      </w:r>
      <w:r w:rsidRPr="00167BF5">
        <w:lastRenderedPageBreak/>
        <w:t>terrestrial mammals</w:t>
      </w:r>
      <w:r w:rsidR="001F1801">
        <w:t xml:space="preserve"> </w:t>
      </w:r>
      <w:r w:rsidR="00807609" w:rsidRPr="00167BF5">
        <w:fldChar w:fldCharType="begin" w:fldLock="1"/>
      </w:r>
      <w:r w:rsidR="00716D04">
        <w:instrText>ADDIN CSL_CITATION { "citationID" : "FrLaPshT",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 : [ "http://www.mendeley.com/documents/?uuid=8ed83a90-8c12-4416-92c0-b77a96526cb0" ], "uris" : [ "http://www.mendeley.com/documents/?uuid=8ed83a90-8c12-4416-92c0-b77a96526cb0"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mendeley" : { "formattedCitation" : "(Jain 2013; Barasona et al. 2014)", "plainTextFormattedCitation" : "(Jain 2013; Barasona et al. 2014)", "previouslyFormattedCitation" : "(Jain 2013; Barasona et al. 2014)" }, "properties" : { "formattedCitation" : "{\\rtf (Jain 2013; Barasona et\\uc0\\u160{}al. 2014)}", "noteIndex" : 0, "plainCitation" : "(Jain 2013; Barasona et\u00a0al. 2014)" }, "schema" : "https://github.com/citation-style-language/schema/raw/master/csl-citation.json" }</w:instrText>
      </w:r>
      <w:r w:rsidR="00807609" w:rsidRPr="00167BF5">
        <w:fldChar w:fldCharType="separate"/>
      </w:r>
      <w:r w:rsidR="00716D04" w:rsidRPr="00716D04">
        <w:rPr>
          <w:noProof/>
        </w:rPr>
        <w:t>(Jain 2013; Barasona et al. 2014)</w:t>
      </w:r>
      <w:r w:rsidR="00807609" w:rsidRPr="00167BF5">
        <w:fldChar w:fldCharType="end"/>
      </w:r>
      <w:r w:rsidR="00807609" w:rsidRPr="00167BF5">
        <w:t xml:space="preserve">, </w:t>
      </w:r>
      <w:r w:rsidRPr="00167BF5">
        <w:t>birds</w:t>
      </w:r>
      <w:r w:rsidR="00807609" w:rsidRPr="00167BF5">
        <w:t xml:space="preserve"> </w:t>
      </w:r>
      <w:r w:rsidR="00807609" w:rsidRPr="00167BF5">
        <w:fldChar w:fldCharType="begin" w:fldLock="1"/>
      </w:r>
      <w:r w:rsidR="00843EF5">
        <w:instrText>ADDIN CSL_CITATION { "citationID" : "IwX5ZECn", "citationItems" : [ { "id" : "ITEM-1", "itemData" : { "DOI" : "10.1642/AUK-16-216.1", "author" : [ { "dropping-particle" : "", "family" : "Wilson", "given" : "Andrew M", "non-dropping-particle" : "", "parse-names" : false, "suffix" : "" }, { "dropping-particle" : "", "family" : "Barr", "given" : "Janine", "non-dropping-particle" : "", "parse-names" : false, "suffix" : "" }, { "dropping-particle" : "", "family" : "Zagorski", "given" : "Megan", "non-dropping-particle" : "", "parse-names" : false, "suffix" : "" } ], "container-title" : "The Auk", "id" : "ITEM-1", "issue" : "2", "issued" : { "date-parts" : [ [ "2017" ] ] }, "page" : "350-362", "title" : "The feasibility of counting songbirds using unmanned aerial vehicles", "type" : "article-journal", "volume" : "134" }, "uri" : [ "http://www.mendeley.com/documents/?uuid=d1897de7-ec1a-423a-b69f-f4c07c7e6c2a" ], "uris" : [ "http://www.mendeley.com/documents/?uuid=d1897de7-ec1a-423a-b69f-f4c07c7e6c2a" ] }, { "id" : "ITEM-2",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2", "issue" : "March", "issued" : { "date-parts" : [ [ "2016" ] ] }, "page" : "22574", "publisher" : "Nature Publishing Group", "title" : "Precision wildlife monitoring using unmanned aerial vehicles", "type" : "article-journal", "volume" : "6" }, "uri" : [ "http://www.mendeley.com/documents/?uuid=a32ba1ba-435b-4e84-b7b7-b86cf9e0d3a0" ], "uris" : [ "http://www.mendeley.com/documents/?uuid=a32ba1ba-435b-4e84-b7b7-b86cf9e0d3a0" ] }, { "id" : "ITEM-3",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3",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4", "itemData" : { "DOI" : "10.1111/j.1474-919X.2011.01177.x", "ISBN" : "1474-919X", "ISSN" : "00191019", "abstract" : "Unmanned aircraft systems (UAS) are remote-controlled devices capable of collecting information from difficult-to-access places while minimizing disturbance. Although UAS are increasingly used in many research disciplines, their application to wildlife research remains to be explored in depth. Here, we report on the use of a small UAS to monitor temporal changes in breeding population size in a Black-headed Gull Chroicocephalus ridibundus colony. This method makes it possible to obtain georeferenced data on nest locations without causing colony disturbance, which would not otherwise be possible via direct ground observations. {\u00a9} 2011 The Authors. Ibis {\u00a9} 2011 British Ornithologists' Union.", "author" : [ { "dropping-particle" : "", "family" : "Sard\u00e0-Palomera", "given" : "Francesc", "non-dropping-particle" : "", "parse-names" : false, "suffix" : "" }, { "dropping-particle" : "", "family" : "Bota", "given" : "Gerard", "non-dropping-particle" : "", "parse-names" : false, "suffix" : "" }, { "dropping-particle" : "", "family" : "Vi\u00f1olo", "given" : "Carlos", "non-dropping-particle" : "", "parse-names" : false, "suffix" : "" }, { "dropping-particle" : "", "family" : "Pallar\u00e9s", "given" : "Oriol", "non-dropping-particle" : "", "parse-names" : false, "suffix" : "" }, { "dropping-particle" : "", "family" : "Sazatornil", "given" : "V\u00edctor", "non-dropping-particle" : "", "parse-names" : false, "suffix" : "" }, { "dropping-particle" : "", "family" : "Brotons", "given" : "Llu\u00eds", "non-dropping-particle" : "", "parse-names" : false, "suffix" : "" }, { "dropping-particle" : "", "family" : "Gom\u00e1riz", "given" : "Spartacus", "non-dropping-particle" : "", "parse-names" : false, "suffix" : "" }, { "dropping-particle" : "", "family" : "Sard\u00e0", "given" : "Francesc", "non-dropping-particle" : "", "parse-names" : false, "suffix" : "" } ], "container-title" : "Ibis", "id" : "ITEM-4", "issue" : "1", "issued" : { "date-parts" : [ [ "2012" ] ] }, "page" : "177-183", "title" : "Fine-scale bird monitoring from light unmanned aircraft systems", "type" : "article-journal", "volume" : "154" }, "uri" : [ "http://www.mendeley.com/documents/?uuid=9f95d1f0-5338-4390-9803-383558a41ffa" ], "uris" : [ "http://www.mendeley.com/documents/?uuid=9f95d1f0-5338-4390-9803-383558a41ffa" ] }, { "id" : "ITEM-5", "itemData" : { "DOI" : "10.1675/063.035.0119", "ISBN" : "1524-4695", "ISSN" : "1524-4695", "abstract" : "Small off-the-shelf unmanned aircraft systems (UAS) could prove useful for surveying waterbirds. A low-end model was evaluated for surveying flocks of Canada Geese (Branta canadensis) and Snow Geese (Chen caerule- scens) by comparing photographic counts from repeated flybys to repeated visual ground counts. Due to low contrast of Canada Geese with the ground, UAS counts based on confident detections only had a lower mean than ground counts for five out of six flocks ({&gt;}30{%} lower for three flocks) and coefficients of variation (CV) ranging from 11-106{%}, compared to 1-6{%} for ground counts. Conversely, UAS counts of high-contrast Snow Geese were 60{%} higher on aver- age and less variable (CV = 1-6{%}) than ground counts (CV = 11{%}). In some cases the aircraft likely detected birds that were not seen from the ground due to an obstructed view. Shortcomings of the UAS were mainly related to its unsophisticated imaging system compared to more expensive models. Otherwise, the UAS proved capable of being conveniently transported and deployed over flocks without causing them to flush. Further consideration should be given to off-the-shelf UAS for surveying waterbirds over small areas ({&lt;}5-km radius) that are difficult to survey from the ground or as an option for performing low-disturbance surveys.", "author" : [ { "dropping-particle" : "", "family" : "Chabot", "given" : "Dominique", "non-dropping-particle" : "", "parse-names" : false, "suffix" : "" }, { "dropping-particle" : "", "family" : "Bird", "given" : "David M", "non-dropping-particle" : "", "parse-names" : false, "suffix" : "" } ], "container-title" : "Waterbirds", "id" : "ITEM-5", "issue" : "1", "issued" : { "date-parts" : [ [ "2012" ] ] }, "page" : "170-174", "title" : "Evaluation of an off-the-shelf Unmanned Aircraft System for Surveying Flocks of Geese", "type" : "article-journal", "volume" : "35" }, "uri" : [ "http://www.mendeley.com/documents/?uuid=497e0aad-407f-43ff-b4ad-26e6a710cd34" ], "uris" : [ "http://www.mendeley.com/documents/?uuid=497e0aad-407f-43ff-b4ad-26e6a710cd34" ] }, { "id" : "ITEM-6", "itemData" : { "DOI" : "10.1139/juvs-2015-0006", "ISBN" : "2291-3467", "ISSN" : "2291-3467", "abstract" : "Penguins, and many other seabirds, often nest in the open in large colonies, and so are amenable to aerial survey. UAVs offer a flexible and inexpensive method of achieving this but, to date, few published examples are available. We present a protocol for acquiring aerial images of penguin colonies using UAVs and describe simple, open-source tools for processing these into counts. Our approach is demonstrated using a case study for a penguin colony in the Falkland Islands. We discuss the advantages and limitations of UAVs for penguin surveys and make recommendations for their wider application.", "author" : [ { "dropping-particle" : "", "family" : "Ratcliffe", "given" : "Norman", "non-dropping-particle" : "", "parse-names" : false, "suffix" : "" }, { "dropping-particle" : "", "family" : "Guihen", "given" : "Damien", "non-dropping-particle" : "", "parse-names" : false, "suffix" : "" }, { "dropping-particle" : "", "family" : "Robst", "given" : "Jeremy", "non-dropping-particle" : "", "parse-names" : false, "suffix" : "" }, { "dropping-particle" : "", "family" : "Crofts", "given" : "Sarah", "non-dropping-particle" : "", "parse-names" : false, "suffix" : "" }, { "dropping-particle" : "", "family" : "Stanworth", "given" : "Andrew", "non-dropping-particle" : "", "parse-names" : false, "suffix" : "" }, { "dropping-particle" : "", "family" : "Enderlein", "given" : "Peter", "non-dropping-particle" : "", "parse-names" : false, "suffix" : "" } ], "container-title" : "Journal of Unmanned Vehicle Systems", "id" : "ITEM-6", "issue" : "3", "issued" : { "date-parts" : [ [ "2015" ] ] }, "page" : "95-101", "title" : "A protocol for the aerial survey of penguin colonies using UAVs &lt;sup&gt;1&lt;/sup&gt;", "type" : "article-journal", "volume" : "3" }, "uris" : [ "http://www.mendeley.com/documents/?uuid=31253fd0-f03f-4d02-8885-50645ccddd8e" ] } ], "mendeley" : { "formattedCitation" : "(A. M. Wilson, Barr, and Zagorski 2017; Hodgson et al. 2016; Christie et al. 2016; Sard\u00e0-Palomera et al. 2012; Chabot and Bird 2012; Ratcliffe et al. 2015)", "plainTextFormattedCitation" : "(A. M. Wilson, Barr, and Zagorski 2017; Hodgson et al. 2016; Christie et al. 2016; Sard\u00e0-Palomera et al. 2012; Chabot and Bird 2012; Ratcliffe et al. 2015)", "previouslyFormattedCitation" : "(A. M. Wilson, Barr, and Zagorski 2017; Hodgson et al. 2016; Christie et al. 2016; Sard\u00e0-Palomera et al. 2012; Chabot and Bird 2012; Ratcliffe et al. 2015)" }, "properties" : { "formattedCitation" : "{\\rtf (Wilson, Barr, y Zagorski 2017; Hodgson et\\uc0\\u160{}al. 2016; Christie et\\uc0\\u160{}al. 2016; Sard\\uc0\\u224{}-Palomera et\\uc0\\u160{}al. 2012; Chabot y Bird 2012)}", "noteIndex" : 0, "plainCitation" : "(Wilson, Barr, y Zagorski 2017; Hodgson et\u00a0al. 2016; Christie et\u00a0al. 2016; Sard\u00e0-Palomera et\u00a0al. 2012; Chabot y Bird 2012)" }, "schema" : "https://github.com/citation-style-language/schema/raw/master/csl-citation.json" }</w:instrText>
      </w:r>
      <w:r w:rsidR="00807609" w:rsidRPr="00167BF5">
        <w:fldChar w:fldCharType="separate"/>
      </w:r>
      <w:r w:rsidR="00843EF5" w:rsidRPr="00843EF5">
        <w:rPr>
          <w:noProof/>
        </w:rPr>
        <w:t>(A. M. Wilson, Barr, and Zagorski 2017; Hodgson et al. 2016; Christie et al. 2016; Sardà-Palomera et al. 2012; Chabot and Bird 2012; Ratcliffe et al. 2015)</w:t>
      </w:r>
      <w:r w:rsidR="00807609" w:rsidRPr="00167BF5">
        <w:fldChar w:fldCharType="end"/>
      </w:r>
      <w:r w:rsidR="001E6F0B">
        <w:t xml:space="preserve"> and </w:t>
      </w:r>
      <w:r w:rsidRPr="00167BF5">
        <w:t>species relying on coastal and marine ecosystems</w:t>
      </w:r>
      <w:r w:rsidR="00896671" w:rsidRPr="00167BF5">
        <w:t xml:space="preserve"> </w:t>
      </w:r>
      <w:r w:rsidRPr="00167BF5">
        <w:t xml:space="preserve"> </w:t>
      </w:r>
      <w:r w:rsidR="000C0CBD" w:rsidRPr="00167BF5">
        <w:fldChar w:fldCharType="begin" w:fldLock="1"/>
      </w:r>
      <w:r w:rsidR="00566B3A">
        <w:instrText>ADDIN CSL_CITATION { "citationID" : "9Ao9i531", "citationItems" : [ { "id" : "ITEM-1", "itemData" : { "DOI" : "10.1093/icesjms/fsx100", "ISSN" : "1054-3139", "author" : [ { "dropping-particle" : "", "family" : "Colefax", "given" : "Andrew P.", "non-dropping-particle" : "", "parse-names" : false, "suffix" : "" }, { "dropping-particle" : "", "family" : "Butcher", "given" : "Paul A.", "non-dropping-particle" : "", "parse-names" : false, "suffix" : "" }, { "dropping-particle" : "", "family" : "Kelaher", "given" : "Brendan P.", "non-dropping-particle" : "", "parse-names" : false, "suffix" : "" } ], "container-title" : "ICES Journal of Marine Science", "id" : "ITEM-1", "issued" : { "date-parts" : [ [ "2017" ] ] }, "title" : "The potential for unmanned aerial vehicles (UAVs) to conduct marine fauna surveys in place of manned aircraft", "type" : "article-journal" }, "uri" : [ "http://www.mendeley.com/documents/?uuid=d942e2b6-bfc8-4664-bfcd-53642eb43c44" ], "uris" : [ "http://www.mendeley.com/documents/?uuid=d942e2b6-bfc8-4664-bfcd-53642eb43c44" ] }, { "id" : "ITEM-2", "itemData" : { "DOI" : "10.1002/eap.1519", "author" : [ { "dropping-particle" : "", "family" : "Hodgson, Amanda;Peel, David;Kelly", "given" : "Natalie", "non-dropping-particle" : "", "parse-names" : false, "suffix" : "" } ], "container-title" : "Ecological Applications", "id" : "ITEM-2", "issue" : "4", "issued" : { "date-parts" : [ [ "2017" ] ] }, "page" : "1253-1267", "title" : "Unmanned aerial vehicles for surveying marine fauna: assessing detection probability", "type" : "article-journal", "volume" : "27" }, "uri" : [ "http://www.mendeley.com/documents/?uuid=b0298e9f-f8d8-425b-aca1-fa78e6685f4a" ], "uris" : [ "http://www.mendeley.com/documents/?uuid=b0298e9f-f8d8-425b-aca1-fa78e6685f4a" ] }, { "id" : "ITEM-3", "itemData" : { "DOI" : "10.1139/juvs-2014-0014", "ISSN" : "2291-3467", "abstract" : "Unmanned aerial systems (UAS) have the potential to collect high-resolution photographs of marine mammals for life-history studies without disturbing the species being studied. We conducted a pilot study near Igloolik, Nunavut, in early July 2013 to collect identification-quality photographs of bowhead whales and record the responses of the whales to overflights by an UAS. Operating under a restrictive line-of-sight permit from Transport Canada, we successfully collected high quality photographs of bowhead whales and none of the whales overflown responded to the overflights in an observable manner. If the UAS were operated under a beyond-line-of-sight permit, the UAS could be used to search for whales ahead of and to the side of the survey vessels making it more efficient to find whales to photograph. Even when operating under the restrictive line-of-sight permit, large numbers of whales could be photographed, which would provide important life-history information on the poorly studied Eastern Canada \u2013 We...", "author" : [ { "dropping-particle" : "", "family" : "Koski", "given" : "William R.", "non-dropping-particle" : "", "parse-names" : false, "suffix" : "" }, { "dropping-particle" : "", "family" : "Gamage", "given" : "Gayan", "non-dropping-particle" : "", "parse-names" : false, "suffix" : "" }, { "dropping-particle" : "", "family" : "Davis", "given" : "Andrew R.", "non-dropping-particle" : "", "parse-names" : false, "suffix" : "" }, { "dropping-particle" : "", "family" : "Mathews", "given" : "Tony", "non-dropping-particle" : "", "parse-names" : false, "suffix" : "" }, { "dropping-particle" : "", "family" : "LeBlanc", "given" : "Bernard", "non-dropping-particle" : "", "parse-names" : false, "suffix" : "" }, { "dropping-particle" : "", "family" : "Ferguson", "given" : "Steven H.", "non-dropping-particle" : "", "parse-names" : false, "suffix" : "" } ], "container-title" : "Journal of Unmanned Vehicle Systems", "id" : "ITEM-3", "issue" : "1", "issued" : { "date-parts" : [ [ "2015" ] ] }, "page" : "22-29", "title" : "Evaluation of UAS for photographic re-identification of bowhead whales, Balaena mysticetus", "type" : "article-journal", "volume" : "3" }, "uri" : [ "http://www.mendeley.com/documents/?uuid=4c6928b9-a44f-45ac-9e35-50e7dcdc06a2" ], "uris" : [ "http://www.mendeley.com/documents/?uuid=4c6928b9-a44f-45ac-9e35-50e7dcdc06a2" ] }, { "id" : "ITEM-4", "itemData" : { "DOI" : "10.1017/S1466046615000186", "ISSN" : "1466-0466", "abstract" : "&lt;p&gt;Utilizing unmanned aircraft systems (UAS) can be an efficient and repeatable means of surveying wildlife, especially waterbirds. As with any technology in its infancy, case studies offer opportunities to explore drawbacks and limitations, both anticipated and unanticipated. We examined the relationship between flight altitude and camera focal length on bird identification. We then conducted a post-hoc analysis to examine the effect of flight altitude on bird flushing behavior. We flew UAS missions at three locations in California and Nevada to assess the use of UAS for censusing non-nesting waterbirds. A minimum pixel resolution of approximately 5 mm was needed be able to identify most waterbird species from imagery. Sensors needed to be carefully calibrated in order to obtain images of sufficient quality to identify waterbirds over open water. Our results suggest that gas-powered UAS may result in increased rates of flushing at low flight altitudes for some waterbirds. With careful design of surveys and processing workflow, UAS show promise for censusing and monitoring waterbirds.&lt;/p&gt;", "author" : [ { "dropping-particle" : "", "family" : "Dulava", "given" : "Sharon", "non-dropping-particle" : "", "parse-names" : false, "suffix" : "" }, { "dropping-particle" : "", "family" : "Bean", "given" : "William T.", "non-dropping-particle" : "", "parse-names" : false, "suffix" : "" }, { "dropping-particle" : "", "family" : "Richmond", "given" : "Orien M. W.", "non-dropping-particle" : "", "parse-names" : false, "suffix" : "" } ], "container-title" : "Environmental Practice", "id" : "ITEM-4", "issue" : "03", "issued" : { "date-parts" : [ [ "2015" ] ] }, "page" : "201-210", "title" : "ENVIRONMENTAL REVIEWS AND CASE STUDIES: Applications of Unmanned Aircraft Systems (UAS) for Waterbird Surveys", "type" : "article-journal", "volume" : "17" }, "uri" : [ "http://www.mendeley.com/documents/?uuid=b0c25c61-6c78-43fb-b4c1-89c20f322cc3" ], "uris" : [ "http://www.mendeley.com/documents/?uuid=b0c25c61-6c78-43fb-b4c1-89c20f322cc3" ] }, { "id" : "ITEM-5", "itemData" : { "DOI" : "dx.doi.org/10.1139/juvs-2015-0020", "ISBN" : "209.129.115.6", "ISSN" : "2291-3467", "PMID" : "776", "abstract" : "Conventional aircraft have been used for photogrammetry studies of free-ranging whales, but are often not practical in remote regions or not affordable. Here we report on the use of a small, unmanned hexacopter (APH-22; Aerial Imaging Solutions) as an alter-native method for collecting photographs to measure killer whales (Orcinus orca) at sea. We deployed and retrieved the hexacopter by hand during 60 flights (average duration 13.2 min, max 15.7 min) from the upper deck of an 8.2 m boat, utilizing the aircraft's vertical takeoff and landing (VTOL) capability. The hexacopter was quiet and stable in flight, and therefore could be flown at relatively low altitudes without disturbing whales. The payload was a Micro Four-Thirds system camera that was used to obtain 18920 still images from an altitude of 35\u201340 m above the whales. Tests indicated a ground-resolved distance of {&lt;}1.4 cm across the full extent of a flat and undistorted field of view, and an onboard pressure altimeter enabled measurements in pixels to be scaled to true size with an average accuracy of 5 cm. As a result, the images were sharp enough to differentiate individual whales using natural markings (77 whales in total) and preliminary estimates resolved differences in whale lengths ranging from 2.6 to 5.8 m. This first application at sea demonstrated the APH-22 hexacopter to be a safe and cost-effective platform for collecting photogrammetry images to fill key scientific data gaps about whales, and we anticipate this utility will extend to studies of other wildlife species.", "author" : [ { "dropping-particle" : "", "family" : "Durban", "given" : "J W", "non-dropping-particle" : "", "parse-names" : false, "suffix" : "" }, { "dropping-particle" : "", "family" : "Fearnbach", "given" : "H", "non-dropping-particle" : "", "parse-names" : false, "suffix" : "" }, { "dropping-particle" : "", "family" : "Perryman", "given" : "W L", "non-dropping-particle" : "", "parse-names" : false, "suffix" : "" }, { "dropping-particle" : "", "family" : "Leroi", "given" : "D J", "non-dropping-particle" : "", "parse-names" : false, "suffix" : "" } ], "container-title" : "Journal of Unmanned Vehicle Systems", "id" : "ITEM-5", "issue" : "June", "issued" : { "date-parts" : [ [ "2015" ] ] }, "page" : "1-5", "title" : "Photogrammetry of killer whales using a small hexacopter launched at sea", "type" : "article-journal", "volume" : "3" }, "uri" : [ "http://www.mendeley.com/documents/?uuid=e9f0c17f-fef0-42b0-bcac-91af99fb11ad" ], "uris" : [ "http://www.mendeley.com/documents/?uuid=e9f0c17f-fef0-42b0-bcac-91af99fb11ad" ] }, { "id" : "ITEM-6", "itemData" : { "DOI" : "10.1578/AM.35.3.2009.347", "ISSN" : "01675427", "author" : [ { "dropping-particle" : "", "family" : "Koski", "given" : "William R.", "non-dropping-particle" : "", "parse-names" : false, "suffix" : "" }, { "dropping-particle" : "", "family" : "Allen", "given" : "Travis", "non-dropping-particle" : "", "parse-names" : false, "suffix" : "" }, { "dropping-particle" : "", "family" : "Ireland", "given" : "Darren", "non-dropping-particle" : "", "parse-names" : false, "suffix" : "" }, { "dropping-particle" : "", "family" : "Buck", "given" : "Greg", "non-dropping-particle" : "", "parse-names" : false, "suffix" : "" }, { "dropping-particle" : "", "family" : "Smith", "given" : "Paul R.", "non-dropping-particle" : "", "parse-names" : false, "suffix" : "" }, { "dropping-particle" : "", "family" : "Macrander", "given" : "a. Michael", "non-dropping-particle" : "", "parse-names" : false, "suffix" : "" }, { "dropping-particle" : "", "family" : "Halick", "given" : "Melissa a.", "non-dropping-particle" : "", "parse-names" : false, "suffix" : "" }, { "dropping-particle" : "", "family" : "Rushing", "given" : "Chris", "non-dropping-particle" : "", "parse-names" : false, "suffix" : "" }, { "dropping-particle" : "", "family" : "Sliwa", "given" : "David J.", "non-dropping-particle" : "", "parse-names" : false, "suffix" : "" }, { "dropping-particle" : "", "family" : "McDonald", "given" : "Trent L.", "non-dropping-particle" : "", "parse-names" : false, "suffix" : "" } ], "container-title" : "Aquatic Mammals", "id" : "ITEM-6", "issue" : "3", "issued" : { "date-parts" : [ [ "2009", "9", "1" ] ] }, "page" : "347-357", "title" : "Evaluation of an Unmanned Airborne System for monitoring marine mammals", "type" : "article-journal", "volume" : "35" }, "uri" : [ "http://www.mendeley.com/documents/?uuid=0ca2fe76-bb4f-4c34-80fd-bbd99ea25f16" ], "uris" : [ "http://www.mendeley.com/documents/?uuid=0ca2fe76-bb4f-4c34-80fd-bbd99ea25f16" ] } ], "mendeley" : { "formattedCitation" : "(Colefax, Butcher, and Kelaher 2017; Hodgson, Amanda;Peel, David;Kelly 2017; Koski et al. 2015; Dulava, Bean, and Richmond 2015; Durban et al. 2015; Koski et al. 2009)", "plainTextFormattedCitation" : "(Colefax, Butcher, and Kelaher 2017; Hodgson, Amanda;Peel, David;Kelly 2017; Koski et al. 2015; Dulava, Bean, and Richmond 2015; Durban et al. 2015; Koski et al. 2009)", "previouslyFormattedCitation" : "(Colefax, Butcher, and Kelaher 2017; Hodgson, Amanda;Peel, David;Kelly 2017; Koski et al. 2015; Dulava, Bean, and Richmond 2015; Durban et al. 2015; Koski et al. 2009)" }, "properties" : { "formattedCitation" : "{\\rtf (Colefax, Butcher, y Kelaher 2017; Hodgson, Amanda;Peel, David;Kelly 2017; Koski et\\uc0\\u160{}al. 2015; Dulava, Bean, y Richmond 2015; Durban et\\uc0\\u160{}al. 2015; Koski et\\uc0\\u160{}al. 2009)}", "noteIndex" : 0, "plainCitation" : "(Colefax, Butcher, y Kelaher 2017; Hodgson, Amanda;Peel, David;Kelly 2017; Koski et\u00a0al. 2015; Dulava, Bean, y Richmond 2015; Durban et\u00a0al. 2015; Koski et\u00a0al. 2009)" }, "schema" : "https://github.com/citation-style-language/schema/raw/master/csl-citation.json" }</w:instrText>
      </w:r>
      <w:r w:rsidR="000C0CBD" w:rsidRPr="00167BF5">
        <w:fldChar w:fldCharType="separate"/>
      </w:r>
      <w:r w:rsidR="000F375F" w:rsidRPr="00167BF5">
        <w:rPr>
          <w:noProof/>
        </w:rPr>
        <w:t>(Colefax, Butcher, and Kelaher 2017; Hodgson, Amanda;Peel, David;Kelly 2017; Koski et al. 2015; Dulava, Bean, and Richmond 2015; Durban et al. 2015; Koski et al. 2009)</w:t>
      </w:r>
      <w:r w:rsidR="000C0CBD" w:rsidRPr="00167BF5">
        <w:fldChar w:fldCharType="end"/>
      </w:r>
      <w:r w:rsidR="000C0CBD" w:rsidRPr="00167BF5">
        <w:t xml:space="preserve">. </w:t>
      </w:r>
      <w:r w:rsidRPr="00167BF5">
        <w:t>RPAS have</w:t>
      </w:r>
      <w:r w:rsidR="00F57723">
        <w:t xml:space="preserve"> as well been applied as a mean</w:t>
      </w:r>
      <w:r w:rsidRPr="00167BF5">
        <w:t xml:space="preserve"> of inspecting and assess breeding and nesting areas at inaccessible sites in several species</w:t>
      </w:r>
      <w:r w:rsidR="000C0CBD" w:rsidRPr="00167BF5">
        <w:t xml:space="preserve"> </w:t>
      </w:r>
      <w:r w:rsidR="000C0CBD" w:rsidRPr="00167BF5">
        <w:fldChar w:fldCharType="begin" w:fldLock="1"/>
      </w:r>
      <w:r w:rsidR="006032F5" w:rsidRPr="00167BF5">
        <w:instrText>ADDIN CSL_CITATION { "citationID" : "SSf3hfxP", "citationItems" : [ { "id" : "ITEM-1", "itemData" : { "DOI" : "10.1080/01431161.2017.1280638", "ISSN" : "0143-1161", "author" : [ { "dropping-particle" : "", "family" : "Szantoi", "given" : "Zoltan", "non-dropping-particle" : "", "parse-names" : false, "suffix" : "" }, { "dropping-particle" : "", "family" : "Smith", "given" : "Scot E.", "non-dropping-particle" : "", "parse-names" : false, "suffix" : "" }, { "dropping-particle" : "", "family" : "Strona", "given" : "Giovanni", "non-dropping-particle" : "", "parse-names" : false, "suffix" : "" }, { "dropping-particle" : "", "family" : "Koh", "given" : "Lian Pin", "non-dropping-particle" : "", "parse-names" : false, "suffix" : "" }, { "dropping-particle" : "", "family" : "Wich", "given" : "Serge A.", "non-dropping-particle" : "", "parse-names" : false, "suffix" : "" } ], "container-title" : "International Journal of Remote Sensing", "id" : "ITEM-1", "issue" : "8-10", "issued" : { "date-parts" : [ [ "2017" ] ] }, "page" : "1-15", "publisher" : "Taylor &amp; Francis", "title" : "Mapping orangutan habitat and agricultural areas using Landsat OLI imagery augmented with unmanned aircraft system aerial photography", "type" : "article-journal", "volume" : "38" }, "uri" : [ "http://www.mendeley.com/documents/?uuid=c788960b-506e-4b20-9f17-b52889c68165" ], "uris" : [ "http://www.mendeley.com/documents/?uuid=c788960b-506e-4b20-9f17-b52889c68165" ] }, { "id" : "ITEM-2", "itemData" : { "DOI" : "10.1139/juvs-2015-0015", "ISBN" : "2291-3467", "ISSN" : "2291-3467", "abstract" : "To conserve biodiversity, scientists monitor wildlife populations and their habitats. Current methods have constraints, such as the costs of ground or aerial surveys, limited resolution of freely available satellite images, and expensive high-resolution satellite images. Recently researchers started to use unmanned aerial vehicles (UAVs or drones) for wildlife and habitat monitoring. Here we tested whether we could detect nests of the critically endangered Sumatran orang-utan on imagery acquired from a camera-mounted drone to determine distribution and density. Our results show that the distribution of nests compares well between aerial and ground-based surveys and that relative density (nest/km) shows a significant correlation between these two survey types. The results also indicate that both methods can be used to detect significant differences in relative density between previously degraded reforested and enriched areas. We conclude that orang-utan nest surveys from drones are a promising survey metho...", "author" : [ { "dropping-particle" : "", "family" : "Wich", "given" : "Serge", "non-dropping-particle" : "", "parse-names" : false, "suffix" : "" }, { "dropping-particle" : "", "family" : "Dellatore", "given" : "David", "non-dropping-particle" : "", "parse-names" : false, "suffix" : "" }, { "dropping-particle" : "", "family" : "Houghton", "given" : "Max", "non-dropping-particle" : "", "parse-names" : false, "suffix" : "" }, { "dropping-particle" : "", "family" : "Ardi", "given" : "Rio", "non-dropping-particle" : "", "parse-names" : false, "suffix" : "" }, { "dropping-particle" : "", "family" : "Koh", "given" : "Lian Pin", "non-dropping-particle" : "", "parse-names" : false, "suffix" : "" } ], "container-title" : "Journal of Unmanned Vehicle Systems", "id" : "ITEM-2", "issue" : "1", "issued" : { "date-parts" : [ [ "2016" ] ] }, "page" : "45-52", "title" : "A preliminary assessment of using conservation drones for Sumatran orang-utan (Pongo abelii) distribution and density", "type" : "article-journal", "volume" : "4" }, "uri" : [ "http://www.mendeley.com/documents/?uuid=5168d0b6-2a64-458a-a769-e8a9ca3da2c6" ], "uris" : [ "http://www.mendeley.com/documents/?uuid=5168d0b6-2a64-458a-a769-e8a9ca3da2c6" ] }, { "id" : "ITEM-3", "itemData" : { "DOI" : "10.1139/juvs-2015-0005", "ISBN" : "2291-3467", "ISSN" : "2291-3467", "abstract" : "Beavers are often described as ecological engineers with an ability to modify the structure and flow of fluvial systems and create complex wetland environments with dams, ponds, and canals. Consequently, beaver activity has implications for a wide range of environmental ecosystem services including biodiversity, flood risk mitigation, water quality, and sustainable drinking water provision. With the current debate surrounding the reintroduction of beavers into the United Kingdom, it is critical to be able to monitor the impact of beavers upon the environment. This study presents the first proof of concept results showing how a lightweight hexacopter fitted with a simple digital camera can be used to derive orthophoto and digital surface model (DSM) data products at a site where beavers have recently been reintroduced. Early results indicate that analysis of the fine-scale (0.01 m) orthophoto and DSM can be used to identify impacts on the ecosystem structure including the extent of dams and associated pond...", "author" : [ { "dropping-particle" : "", "family" : "Puttock", "given" : "A.K.", "non-dropping-particle" : "", "parse-names" : false, "suffix" : "" }, { "dropping-particle" : "", "family" : "Cunliffe", "given" : "A.M.", "non-dropping-particle" : "", "parse-names" : false, "suffix" : "" }, { "dropping-particle" : "", "family" : "Anderson", "given" : "K.", "non-dropping-particle" : "", "parse-names" : false, "suffix" : "" }, { "dropping-particle" : "", "family" : "Brazier", "given" : "R.E.", "non-dropping-particle" : "", "parse-names" : false, "suffix" : "" } ], "container-title" : "Journal of Unmanned Vehicle Systems", "id" : "ITEM-3", "issue" : "3", "issued" : { "date-parts" : [ [ "2015" ] ] }, "page" : "123-130", "title" : "Aerial photography collected with a multirotor drone reveals impact of Eurasian beaver reintroduction on ecosystem structure 1", "type" : "article-journal", "volume" : "3" }, "uri" : [ "http://www.mendeley.com/documents/?uuid=e92f1b49-6779-4c8b-975d-fb7cbd7ce864" ], "uris" : [ "http://www.mendeley.com/documents/?uuid=e92f1b49-6779-4c8b-975d-fb7cbd7ce864" ] }, { "id" : "ITEM-4", "itemData" : { "DOI" : "10.1002/ajp.22446", "ISBN" : "0275-2565", "ISSN" : "10982345", "PMID" : "26179423", "abstract" : "Monitoring of animal populations is essential for conservation management. Various techniques are available to assess spatiotemporal patterns of species distribution and abundance. Nest surveys are often used for monitoring great apes. Quickly developing technologies, including unmanned aerial vehicles (UAVs) can be used to complement these ground-based surveys, especially for covering large areas rapidly. Aerial surveys have been used successfully to detect the nests of orang-utans. It is unknown if such an approach is practical for African apes, which usually build their nests at lower heights, where they might be obscured by forest canopy. In this 2-month study, UAV-derived aerial imagery was used for two distinct purposes: testing the detectability of chimpanzee nests and identifying fruiting trees used by chimpanzees in Loango National Park (Gabon). Chimpanzee nest data were collected through two approaches: we located nests on the ground and then tried to detect them in UAV photos and vice versa. Ground surveys were conducted using line transects, reconnaissance trails, and opportunistic sampling during which we detected 116 individual nests in 28 nest groups. In complementary UAV images we detected 48% of the individual nests (68% of nest groups) in open coastal forests and 8% of individual nests (33% of nest groups) in closed canopy inland forests. The key factor for nest detectability in UAV imagery was canopy openness. Data on fruiting trees were collected from five line transects. In 122 UAV images 14 species of trees (N\u2009=\u2009433) were identified, alongside 37 tree species (N\u2009=\u2009205) in complementary ground surveys. Relative abundance of common tree species correlated between ground and UAV surveys. We conclude that UAVs have great potential as a rapid assessment tool for detecting chimpanzee presence in forest with open canopy and assessing fruit tree availability. UAVs may have limited applicability for nest detection in closed canopy forest.", "author" : [ { "dropping-particle" : "", "family" : "Andel", "given" : "Alexander C.", "non-dropping-particle" : "van", "parse-names" : false, "suffix" : "" }, { "dropping-particle" : "", "family" : "Wich", "given" : "Serge A.", "non-dropping-particle" : "", "parse-names" : false, "suffix" : "" }, { "dropping-particle" : "", "family" : "Boesch", "given" : "Christophe", "non-dropping-particle" : "", "parse-names" : false, "suffix" : "" }, { "dropping-particle" : "", "family" : "Koh", "given" : "Lian Pin", "non-dropping-particle" : "", "parse-names" : false, "suffix" : "" }, { "dropping-particle" : "", "family" : "Robbins", "given" : "Martha M.", "non-dropping-particle" : "", "parse-names" : false, "suffix" : "" }, { "dropping-particle" : "", "family" : "Kelly", "given" : "Joseph", "non-dropping-particle" : "", "parse-names" : false, "suffix" : "" }, { "dropping-particle" : "", "family" : "Kuehl", "given" : "Hjalmar S.", "non-dropping-particle" : "", "parse-names" : false, "suffix" : "" } ], "container-title" : "American Journal of Primatology", "id" : "ITEM-4", "issue" : "10", "issued" : { "date-parts" : [ [ "2015" ] ] }, "page" : "1122-1134", "title" : "Locating chimpanzee nests and identifying fruiting trees with an unmanned aerial vehicle", "type" : "article-journal", "volume" : "77" }, "uri" : [ "http://www.mendeley.com/documents/?uuid=aeaf0468-cdf7-404a-ba2b-8995ec101a06" ], "uris" : [ "http://www.mendeley.com/documents/?uuid=aeaf0468-cdf7-404a-ba2b-8995ec101a06"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 : [ "http://www.mendeley.com/documents/?uuid=f5e7f81e-e27d-4534-a6a9-8951440979c3" ], "uris" : [ "http://www.mendeley.com/documents/?uuid=f5e7f81e-e27d-4534-a6a9-8951440979c3" ] } ], "mendeley" : { "formattedCitation" : "(Szantoi et al. 2017; Wich et al. 2016; Puttock et al. 2015; van Andel et al. 2015; Weissensteiner, Poelstra, and Wolf 2015)", "plainTextFormattedCitation" : "(Szantoi et al. 2017; Wich et al. 2016; Puttock et al. 2015; van Andel et al. 2015; Weissensteiner, Poelstra, and Wolf 2015)", "previouslyFormattedCitation" : "(Szantoi et al. 2017; Wich et al. 2016; Puttock et al. 2015; van Andel et al. 2015; Weissensteiner, Poelstra, and Wolf 2015)" }, "properties" : { "formattedCitation" : "{\\rtf (Szantoi et\\uc0\\u160{}al. 2017; Wich et\\uc0\\u160{}al. 2016; Puttock et\\uc0\\u160{}al. 2015; van Andel et\\uc0\\u160{}al. 2015; Weissensteiner, Poelstra, y Wolf 2015)}", "noteIndex" : 0, "plainCitation" : "(Szantoi et\u00a0al. 2017; Wich et\u00a0al. 2016; Puttock et\u00a0al. 2015; van Andel et\u00a0al. 2015; Weissensteiner, Poelstra, y Wolf 2015)" }, "schema" : "https://github.com/citation-style-language/schema/raw/master/csl-citation.json" }</w:instrText>
      </w:r>
      <w:r w:rsidR="000C0CBD" w:rsidRPr="00167BF5">
        <w:fldChar w:fldCharType="separate"/>
      </w:r>
      <w:r w:rsidR="000F375F" w:rsidRPr="00167BF5">
        <w:rPr>
          <w:noProof/>
        </w:rPr>
        <w:t>(Szantoi et al. 2017; Wich et al. 2016; Puttock et al. 2015; van Andel et al. 2015; Weissensteiner, Poelstra, and Wolf 2015)</w:t>
      </w:r>
      <w:r w:rsidR="000C0CBD" w:rsidRPr="00167BF5">
        <w:fldChar w:fldCharType="end"/>
      </w:r>
      <w:r w:rsidRPr="00167BF5">
        <w:t xml:space="preserve"> or as a complement for wildlife telemetry tracking methods</w:t>
      </w:r>
      <w:r w:rsidR="00A500D3" w:rsidRPr="00167BF5">
        <w:t xml:space="preserve"> </w:t>
      </w:r>
      <w:r w:rsidRPr="00167BF5">
        <w:t xml:space="preserve"> </w:t>
      </w:r>
      <w:r w:rsidR="00A500D3" w:rsidRPr="00167BF5">
        <w:fldChar w:fldCharType="begin" w:fldLock="1"/>
      </w:r>
      <w:r w:rsidR="006032F5" w:rsidRPr="00167BF5">
        <w:instrText>ADDIN CSL_CITATION { "citationID" : "3Tnb8zgo", "citationItems" : [ { "id" : "ITEM-1",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1",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2", "itemData" : { "DOI" : "10.1109/COASE.2016.7743503", "ISBN" : "9781509024087", "ISSN" : "21618089", "abstract" : "\u2014 Tagging animals with radio devices is a commonly used technique in wildlife and conservation biology. We study the problem of localizing a tagged animal using the audio output of an off-the-shelf receiver mounted on an autonomous Unmanned Aerial Vehicle (UAV). This problem is motivated by the application of taking pictures of bears to document their interactions with the environment after contact with the radio signal has been established. We make two contributions. (1) Received signal character-istics depend on the environment, device and driver charac-teristics as well as target/receiver geometry. Due to complex interactions among these factors, directly estimating range or bearing from the signal may not be possible. Instead, we show that given a sufficient step-size, we can use signal characteristics to compare the proximity of two sensing locations with respect to the source. We present a novel model from data collected in field experiments. (2) Based on this model, we also present a local-search algorithm which drives the UAV toward the target. We study the performance of the algorithm in extensive simulations using field measurements. The algorithm has also been implemented on the UAV and tested in preliminary experiments.", "author" : [ { "dropping-particle" : "", "family" : "Bayram", "given" : "Haluk", "non-dropping-particle" : "", "parse-names" : false, "suffix" : "" }, { "dropping-particle" : "", "family" : "Doddapaneni", "given" : "Krishna", "non-dropping-particle" : "", "parse-names" : false, "suffix" : "" }, { "dropping-particle" : "", "family" : "Stefas", "given" : "Nikolaos", "non-dropping-particle" : "", "parse-names" : false, "suffix" : "" }, { "dropping-particle" : "", "family" : "Isler", "given" : "Volkan", "non-dropping-particle" : "", "parse-names" : false, "suffix" : "" } ], "id" : "ITEM-2", "issue" : "13", "issued" : { "date-parts" : [ [ "2016" ] ] }, "page" : "74\u201375", "title" : "Active Localization of VHF Collared Animals with Aerial Robots", "type" : "article-journal" }, "uri" : [ "http://www.mendeley.com/documents/?uuid=e4c0f84b-b59f-4e06-ba7e-430696ffbe27" ], "uris" : [ "http://www.mendeley.com/documents/?uuid=e4c0f84b-b59f-4e06-ba7e-430696ffbe27" ] }, { "id" : "ITEM-3",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3", "issue" : "21", "issued" : { "date-parts" : [ [ "2015" ] ] }, "page" : "4808-4818", "title" : "Unmanned Aircraft Systems complement biologging in spatial ecology studies", "type" : "article-journal", "volume" : "5" }, "uri" : [ "http://www.mendeley.com/documents/?uuid=b015af75-92da-481d-96c8-cffdbdff2ef8" ], "uris" : [ "http://www.mendeley.com/documents/?uuid=b015af75-92da-481d-96c8-cffdbdff2ef8" ] }, { "id" : "ITEM-4", "itemData" : { "ISBN" : "9781424466764", "author" : [ { "dropping-particle" : "", "family" : "K\u00f6rner", "given" : "Fabian", "non-dropping-particle" : "", "parse-names" : false, "suffix" : "" }, { "dropping-particle" : "", "family" : "Speck", "given" : "Raphael", "non-dropping-particle" : "", "parse-names" : false, "suffix" : "" }, { "dropping-particle" : "", "family" : "Haydar", "given" : "Ali", "non-dropping-particle" : "", "parse-names" : false, "suffix" : "" }, { "dropping-particle" : "", "family" : "Sukkarieh", "given" : "Salah", "non-dropping-particle" : "", "parse-names" : false, "suffix" : "" } ], "id" : "ITEM-4", "issued" : { "date-parts" : [ [ "2010" ] ] }, "page" : "107-112", "title" : "Autonomous Airborne Wildlife Tracking Using Radio Signal Strength", "type" : "article-journal" }, "uri" : [ "http://www.mendeley.com/documents/?uuid=4fd55a61-da57-45d5-b70c-e9a19aa45dc7" ], "uris" : [ "http://www.mendeley.com/documents/?uuid=4fd55a61-da57-45d5-b70c-e9a19aa45dc7" ] }, { "id" : "ITEM-5", "itemData" : { "DOI" : "10.15607/RSS.2015.XI.042", "ISBN" : "9780992374716", "ISSN" : "2330765X", "author" : [ { "dropping-particle" : "", "family" : "Cliff", "given" : "Oliver M", "non-dropping-particle" : "", "parse-names" : false, "suffix" : "" }, { "dropping-particle" : "", "family" : "Fitch", "given" : "Robert", "non-dropping-particle" : "", "parse-names" : false, "suffix" : "" }, { "dropping-particle" : "", "family" : "Sukkarieh", "given" : "Salah", "non-dropping-particle" : "", "parse-names" : false, "suffix" : "" }, { "dropping-particle" : "", "family" : "Saunders", "given" : "Debra L", "non-dropping-particle" : "", "parse-names" : false, "suffix" : "" }, { "dropping-particle" : "", "family" : "Heinsohn", "given" : "Robert", "non-dropping-particle" : "", "parse-names" : false, "suffix" : "" } ], "container-title" : "Robotics Science and Systems", "id" : "ITEM-5", "issue" : "November 2016", "issued" : { "date-parts" : [ [ "2015" ] ] }, "page" : "1-9", "title" : "Online Localization of Radio-Tagged Wildlife with an Autonomous Aerial Robot System", "type" : "article-journal" }, "uri" : [ "http://www.mendeley.com/documents/?uuid=cbdfab60-34ca-4fb9-9a81-7230f32ddba3" ], "uris" : [ "http://www.mendeley.com/documents/?uuid=cbdfab60-34ca-4fb9-9a81-7230f32ddba3" ] }, { "id" : "ITEM-6", "itemData" : { "DOI" : "10.7818/ECOS.2016.25-2.03", "author" : [ { "dropping-particle" : "", "family" : "Ord", "given" : "Leonardo", "non-dropping-particle" : "", "parse-names" : false, "suffix" : "" } ], "id" : "ITEM-6", "issue" : "August", "issued" : { "date-parts" : [ [ "2016" ] ] }, "title" : "New contributions to the knowledge of birds in Tumbesian region; conservation implications of the Dry Forest...", "type" : "article-journal" }, "uri" : [ "http://www.mendeley.com/documents/?uuid=dca2ac90-e655-41fd-8556-811f97468cca" ], "uris" : [ "http://www.mendeley.com/documents/?uuid=dca2ac90-e655-41fd-8556-811f97468cca" ] }, { "id" : "ITEM-7", "itemData" : { "author" : [ { "dropping-particle" : "", "family" : "Soriano", "given" : "P", "non-dropping-particle" : "", "parse-names" : false, "suffix" : "" }, { "dropping-particle" : "", "family" : "Caballero", "given" : "F", "non-dropping-particle" : "", "parse-names" : false, "suffix" : "" }, { "dropping-particle" : "", "family" : "Ollero", "given" : "A", "non-dropping-particle" : "", "parse-names" : false, "suffix" : "" } ], "container-title" : "40 th International Symposium of Robotics", "id" : "ITEM-7", "issued" : { "date-parts" : [ [ "2009" ] ] }, "page" : "239-244", "title" : "RF-based Particle Filter localization for Wildlife Tracking by using an UAV", "type" : "article-journal" }, "uri" : [ "http://www.mendeley.com/documents/?uuid=eb2f1547-307e-427f-9246-abf616ec8fe0" ], "uris" : [ "http://www.mendeley.com/documents/?uuid=eb2f1547-307e-427f-9246-abf616ec8fe0" ] } ], "mendeley" : { "formattedCitation" : "(Christie et al. 2016; Bayram et al. 2016; Mulero-P\u00e1zm\u00e1ny et al. 2015; K\u00f6rner et al. 2010; Cliff et al. 2015; Ord 2016; Soriano, Caballero, and Ollero 2009)", "plainTextFormattedCitation" : "(Christie et al. 2016; Bayram et al. 2016; Mulero-P\u00e1zm\u00e1ny et al. 2015; K\u00f6rner et al. 2010; Cliff et al. 2015; Ord 2016; Soriano, Caballero, and Ollero 2009)", "previouslyFormattedCitation" : "(Christie et al. 2016; Bayram et al. 2016; Mulero-P\u00e1zm\u00e1ny et al. 2015; K\u00f6rner et al. 2010; Cliff et al. 2015; Ord 2016; Soriano, Caballero, and Ollero 2009)" }, "properties" : { "formattedCitation" : "{\\rtf (Christie et\\uc0\\u160{}al. 2016; Bayram et\\uc0\\u160{}al. 2016; Mulero-P\\uc0\\u225{}zm\\uc0\\u225{}ny et\\uc0\\u160{}al. 2015; K\\uc0\\u246{}rner et\\uc0\\u160{}al. 2010; Cliff et\\uc0\\u160{}al. 2015; Ord 2016; Soriano, Caballero, y Ollero 2009)}", "noteIndex" : 0, "plainCitation" : "(Christie et\u00a0al. 2016; Bayram et\u00a0al. 2016; Mulero-P\u00e1zm\u00e1ny et\u00a0al. 2015; K\u00f6rner et\u00a0al. 2010; Cliff et\u00a0al. 2015; Ord 2016; Soriano, Caballero, y Ollero 2009)" }, "schema" : "https://github.com/citation-style-language/schema/raw/master/csl-citation.json" }</w:instrText>
      </w:r>
      <w:r w:rsidR="00A500D3" w:rsidRPr="00167BF5">
        <w:fldChar w:fldCharType="separate"/>
      </w:r>
      <w:r w:rsidR="000F375F" w:rsidRPr="00167BF5">
        <w:rPr>
          <w:noProof/>
        </w:rPr>
        <w:t>(Christie et al. 2016; Bayram et al. 2016; Mulero-Pázmány et al. 2015; Körner et al. 2010; Cliff et al. 2015; Ord 2016; Soriano, Caballero, and Ollero 2009)</w:t>
      </w:r>
      <w:r w:rsidR="00A500D3" w:rsidRPr="00167BF5">
        <w:fldChar w:fldCharType="end"/>
      </w:r>
      <w:r w:rsidR="00A500D3" w:rsidRPr="00167BF5">
        <w:t>.</w:t>
      </w:r>
      <w:r w:rsidR="0065066E">
        <w:t xml:space="preserve"> P</w:t>
      </w:r>
      <w:r w:rsidR="00F57723">
        <w:t>rocessing such volume of data</w:t>
      </w:r>
      <w:r w:rsidR="0065066E">
        <w:t xml:space="preserve"> require the development of </w:t>
      </w:r>
      <w:r w:rsidRPr="00167BF5">
        <w:t xml:space="preserve"> computer vision </w:t>
      </w:r>
      <w:r w:rsidR="00F57723">
        <w:t>algorithms</w:t>
      </w:r>
      <w:r w:rsidRPr="00167BF5">
        <w:t xml:space="preserve"> </w:t>
      </w:r>
      <w:r w:rsidR="0065066E">
        <w:t>aimed to the</w:t>
      </w:r>
      <w:r w:rsidRPr="00167BF5">
        <w:t xml:space="preserve"> automatic detection, recognition and counting of individuals</w:t>
      </w:r>
      <w:r w:rsidR="009D625A">
        <w:t>,</w:t>
      </w:r>
      <w:r w:rsidRPr="00167BF5">
        <w:t xml:space="preserve"> replacing otherwise time-consuming manual tasks</w:t>
      </w:r>
      <w:r w:rsidR="00A500D3" w:rsidRPr="00167BF5">
        <w:t xml:space="preserve"> </w:t>
      </w:r>
      <w:r w:rsidR="00A500D3" w:rsidRPr="00167BF5">
        <w:fldChar w:fldCharType="begin" w:fldLock="1"/>
      </w:r>
      <w:r w:rsidR="00D010BC">
        <w:instrText>ADDIN CSL_CITATION { "citationID" : "mtXHhOpg", "citationItems" : [ { "id" : "ITEM-1", "itemData" : { "DOI" : "10.1002/rse2.38", "ISSN" : "20563485", "abstract" : "Very high-resolution (VHR) image data, including from unmanned aerial vehicle (UAV) platforms, are increasingly acquired for wildlife surveys. Animals or structures they build (e.g. nests) can be photointerpreted from these images, how-ever, automated detection is required for more efficient surveys. We developed semi-automated analyses to map white-bellied sea eagle (Haliaeetus leucogaster) nests in VHR aerial photographs of the Houtman Abrolhos Islands, Western Aus-tralia, an important breeding site for many seabird species. Nest detection is com-plicated by high environmental heterogeneity at the scale of nests (~1\u20132 m), the presence of many features that resemble nests and the variability of nest size, shape and context. Finally, the rarity of nests limits the availability of training data. These challenges are not unique to wildlife surveys and we show how they can be overcome by an innovative integration of object-based image analyses (OBIA) and the powerful machine learning one-class classifier Maxent. Maxent classifications using features characterizing object texture, geometry and neigh-borhood, along with limited object color information, successfully identified over 90% of high quality nests (most weathered and unusually shaped nests were also detected, but at a slightly lower rate) and labeled &lt;2% of objects as candidate nests. Although this overestimates the occurrence of nests, the results can be visu-ally screened to rule out all but the most likely nests in a process that is simpler and more efficient than manual photointerpretation of the full image. Our study shows that semi-automated image analyses for wildlife surveys are achievable. Furthermore, the developed strategies have broad relevance to image processing applications that seek to detect rare features differing only subtly from a heteroge-neous background, including remote sensing of archeological remains. We also highlight solutions to maximize the use of imperfect or uncalibrated image data, such as some UAV-based imagery and the growing body of VHR imagery avail-able in Google Earth and other virtual globes.", "author" : [ { "dropping-particle" : "", "family" : "Andrew", "given" : "Margaret E", "non-dropping-particle" : "", "parse-names" : false, "suffix" : "" }, { "dropping-particle" : "", "family" : "Shephard", "given" : "Jill M", "non-dropping-particle" : "", "parse-names" : false, "suffix" : "" } ], "id" : "ITEM-1", "issued" : { "date-parts" : [ [ "2017" ] ] }, "title" : "Semi-automated detection of eagle nests: an application of very high-resolution image data and advanced image analyses to wildlife surveys", "type" : "article-journal" }, "uri" : [ "http://www.mendeley.com/documents/?uuid=9f6e7c51-0e64-49e6-8114-fe8bf4e8b9b6" ], "uris" : [ "http://www.mendeley.com/documents/?uuid=9f6e7c51-0e64-49e6-8114-fe8bf4e8b9b6" ] }, { "id" : "ITEM-2", "itemData" : { "DOI" : "10.1111/jofo.12171", "ISSN" : "15579263", "abstract" : "Bird surveys conducted using aerial images can be more accurate than those using airborne observers, but can also be more time-consuming if images must be analyzed manually. Recent advances in digital cameras and image-analysis software offer unprecedented potential for computer-automated bird detection and counts in high-resolution aerial images. We review the literature on this subject and provide an overview of the main image-analysis techniques. Birds that contrast sharply with image backgrounds (e.g., bright birds on dark ground) are generally the most amenable to automated detection, in some cases requiring only basic image-analysis software. However, the sophisticated analysis capabilities of modern object-based image analysis software provide ways to detect birds in more challenging situations based on a variety of attributes including color, size, shape, texture, and spatial context. Some techniques developed to detect mammals may also be applicable to birds, although the prevalent use of aerial thermal-infrared images for detecting large mammals is of limited applicability to birds because of the low pixel resolution of thermal cameras and the smaller size of birds. However, the increasingly high resolution of true-color cameras and availability of small unmanned aircraft systems (drones) that can fly at very low altitude now make it feasible to detect even small shorebirds in aerial images. Continued advances in camera and drone technology, in combination with increasingly sophisticated image analysis software, now make it possible for investigators involved in monitoring bird populations to save time and resources by increasing their use of automated bird detection and counts in aerial images. We recommend close collaboration between wildlife-monitoring practitioners and experts in the fields of remote sensing and computer science to help generate relevant, accessible, and readily applicable computer-automated aerial photographic census techniques. RESUMEN. Detecci on autom atica computacional de aves y conteos en imagines a ereas de alta resoluci on: una revisi on Conteo de aves realizados utilizando im agenes a ereas pueden ser mas precisos que los que utilizan observadores desde el aire, pero pueden consumir mas tiempo si las im agenes tienen que ser analizadas manualmente. Avances recientes en c amaras digitales y software de an alisis de im agenes ofrecen un potencial sin precedentes para la detecci on computacional autom atica de aves \u2026", "author" : [ { "dropping-particle" : "", "family" : "Chabot", "given" : "Dominique", "non-dropping-particle" : "", "parse-names" : false, "suffix" : "" }, { "dropping-particle" : "", "family" : "Francis", "given" : "Charles M.", "non-dropping-particle" : "", "parse-names" : false, "suffix" : "" } ], "container-title" : "Journal of Field Ornithology", "id" : "ITEM-2", "issue" : "4", "issued" : { "date-parts" : [ [ "2016" ] ] }, "page" : "343-359", "title" : "Computer-automated bird detection and counts in high-resolution aerial images: a review", "type" : "article-journal", "volume" : "87" }, "uri" : [ "http://www.mendeley.com/documents/?uuid=9f77ffdf-c88b-4e9f-9534-a4e2f52a11ff" ], "uris" : [ "http://www.mendeley.com/documents/?uuid=9f77ffdf-c88b-4e9f-9534-a4e2f52a11ff" ] }, { "id" : "ITEM-3",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3", "issue" : "1", "issued" : { "date-parts" : [ [ "2016" ] ] }, "title" : "Unmanned aerial vehicles (UAVs) and artificial intelligence revolutionizing wildlife monitoring and conservation", "type" : "article-journal", "volume" : "16" }, "uri" : [ "http://www.mendeley.com/documents/?uuid=b9d25df6-b590-485f-beb5-3a1be33f4684" ], "uris" : [ "http://www.mendeley.com/documents/?uuid=b9d25df6-b590-485f-beb5-3a1be33f4684" ] }, { "id" : "ITEM-4", "itemData" : { "DOI" : "10.5194/isprsarchives-XL-3-W3-355-2015", "ISBN" : "1682-1750", "ISSN" : "16821750", "abstract" : "The common hippopotamus (Hippopotamus amphibius L.) is part of the animal species endangered because of multiple human pressures. Monitoring of species for conservation is then essential, and the development of census protocols has to be chased. UAV technology is considering as one of the new perspectives for wildlife survey. Indeed, this technique has many advantages but its main drawback is the generation of a huge amount of data to handle. This study aims at developing an algorithm for automatic count of hippos, by exploiting thermal infrared aerial images acquired from UAV. This attempt is the first known for automatic detection of this species. Images taken at several flight heights can be used as inputs of the algorithm, ranging from 38 to 155 meters above ground level. A Graphical User Interface has been created in order to facilitate the use of the application. Three categories of animals have been defined following their position in water. The mean error of automatic counts compared with manual delineations is +2.3{%} and shows that the estimation is unbiased. Those results show great perspectives for the use of the algorithm in populations monitoring after some technical improvements and the elaboration of statistically robust inventories protocols.", "author" : [ { "dropping-particle" : "", "family" : "Lhoest", "given" : "S", "non-dropping-particle" : "", "parse-names" : false, "suffix" : "" }, { "dropping-particle" : "", "family" : "Linchant", "given" : "J", "non-dropping-particle" : "", "parse-names" : false, "suffix" : "" }, { "dropping-particle" : "", "family" : "Quevauvillers", "given" : "S", "non-dropping-particle" : "", "parse-names" : false, "suffix" : "" }, { "dropping-particle" : "", "family" : "Vermeulen", "given" : "C", "non-dropping-particle" : "", "parse-names" : false, "suffix" : "" }, { "dropping-particle" : "", "family" : "Lejeune", "given" : "P", "non-dropping-particle" : "", "parse-names" : false, "suffix" : "" } ], "container-title" : "International Archives of the Photogrammetry, Remote Sensing and Spatial Information Sciences - ISPRS Archives", "id" : "ITEM-4", "issue" : "3W3", "issued" : { "date-parts" : [ [ "2015" ] ] }, "page" : "355-362", "title" : "How many hippos (Homhip): Algorithm for automatic counts of animals with infra-red thermal imagery from UAV", "type" : "article-journal", "volume" : "40" }, "uri" : [ "http://www.mendeley.com/documents/?uuid=71cec352-ca24-4da1-a154-4a5c186f7e3f" ], "uris" : [ "http://www.mendeley.com/documents/?uuid=71cec352-ca24-4da1-a154-4a5c186f7e3f" ] }, { "id" : "ITEM-5", "itemData" : { "DOI" : "10.1007/978-3-319-16178-5_17", "ISBN" : "9783319161778", "ISSN" : "16113349", "PMID" : "25317426", "abstract" : "Quantitative measures of the space an individual can reach is essential for tracking the progression of a disease and the effects of therapeutic intervention. The reachable workspace can be used to track an individuals' ability to perform activities of daily living, such as feeding and grooming. There are few methods for quantifying upper limb performance, none of which are able to generate a reachable workspace volume from motion capture data. We introduce a method to estimate the reachable workspace volume for an individual by capturing their observed joint limits using a low cost depth camera. This method is then tested on seven individuals with varying upper limb performance. Based on these initial trials, we found that the reachable workspace volume decreased as muscular impairment increased. This shows the potential for this method to be used as a quantitative clinical assessment tool.", "author" : [ { "dropping-particle" : "", "family" : "Gemert", "given" : "Jan C", "non-dropping-particle" : "van", "parse-names" : false, "suffix" : "" }, { "dropping-particle" : "", "family" : "Verschoor", "given" : "Camiel R", "non-dropping-particle" : "", "parse-names" : false, "suffix" : "" }, { "dropping-particle" : "", "family" : "Mettes", "given" : "Pascal", "non-dropping-particle" : "", "parse-names" : false, "suffix" : "" }, { "dropping-particle" : "", "family" : "Epema", "given" : "Kitso", "non-dropping-particle" : "", "parse-names" : false, "suffix" : "" }, { "dropping-particle" : "", "family" : "Koh", "given" : "Lian Pin", "non-dropping-particle" : "", "parse-names" : false, "suffix" : "" }, { "dropping-particle" : "", "family" : "Wich", "given" : "Serge", "non-dropping-particle" : "", "parse-names" : false, "suffix" : "" } ], "container-title" : "Lecture Notes in Computer Science (including subseries Lecture Notes in Artificial Intelligence and Lecture Notes in Bioinformatics)", "id" : "ITEM-5", "issued" : { "date-parts" : [ [ "2015" ] ] }, "page" : "255-270", "title" : "Nature conservation drones for automatic localization and counting of animals", "type" : "article-journal", "volume" : "8925" }, "uri" : [ "http://www.mendeley.com/documents/?uuid=e939d83f-f3d8-4474-b9f7-46a55f7734b8" ], "uris" : [ "http://www.mendeley.com/documents/?uuid=e939d83f-f3d8-4474-b9f7-46a55f7734b8" ] }, { "id" : "ITEM-6",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Steen", "given" : "Kim A rild", "non-dropping-particle" : "", "parse-names" : false, "suffix" : "" }, { "dropping-particle" : "", "family" : "J\u00f8rgensen", "given" : "Rasmus N yholm", "non-dropping-particle" : "", "parse-names" : false, "suffix" : "" }, { "dropping-particle" : "", "family" : "Karstoft", "given" : "Henrik", "non-dropping-particle" : "", "parse-names" : false, "suffix" : "" } ], "container-title" : "Sensors (Basel, Switzerland)", "id" : "ITEM-6", "issue" : "8", "issued" : { "date-parts" : [ [ "2014" ] ] }, "page" : "13778-13793", "title" : "Automated detection and recognition of wildlife using thermal cameras", "type" : "article-journal", "volume" : "14" }, "uri" : [ "http://www.mendeley.com/documents/?uuid=486b7c1b-9bb9-4e2f-99b5-91cb3b4db8dc" ], "uris" : [ "http://www.mendeley.com/documents/?uuid=486b7c1b-9bb9-4e2f-99b5-91cb3b4db8dc" ] }, { "id" : "ITEM-7", "itemData" : { "DOI" : "10.1371/journal.pone.0038882", "ISBN" : "1932-6203 (Electronic)\\r1932-6203 (Linking)", "ISSN" : "19326203", "PMID" : "22761712", "abstract" : "&lt;p&gt;Unmanned aerial vehicles (UAV), or drones, have been used widely in military applications, but more recently civilian applications have emerged (e.g., wildlife population monitoring, traffic monitoring, law enforcement, oil and gas pipeline threat detection). UAV can have several advantages over manned aircraft for wildlife surveys, including reduced ecological footprint, increased safety, and the ability to collect high-resolution geo-referenced imagery that can document the presence of species without the use of a human observer. We illustrate how geo-referenced data collected with UAV technology in combination with recently developed statistical models can improve our ability to estimate the distribution of organisms. To demonstrate the efficacy of this methodology, we conducted an experiment in which tennis balls were used as surrogates of organisms to be surveyed. We used a UAV to collect images of an experimental field with a known number of tennis balls, each of which had a certain probability of being hidden. We then applied spatially explicit occupancy models to estimate the number of balls and created precise distribution maps. We conducted three consecutive surveys over the experimental field and estimated the total number of balls to be 328 (95%CI: 312, 348). The true number was 329 balls, but simple counts based on the UAV pictures would have led to a total maximum count of 284. The distribution of the balls in the field followed a simulated environmental gradient. We also were able to accurately estimate the relationship between the gradient and the distribution of balls. Our experiment demonstrates how this technology can be used to create precise distribution maps in which discrete regions of the study area are assigned a probability of presence of an object. Finally, we discuss the applicability and relevance of this experimental study to the case study of Florida manatee distribution at power plants.&lt;/p&gt;", "author" : [ { "dropping-particle" : "", "family" : "Martin", "given" : "Julien", "non-dropping-particle" : "", "parse-names" : false, "suffix" : "" }, { "dropping-particle" : "", "family" : "Edwards", "given" : "Holly H.", "non-dropping-particle" : "", "parse-names" : false, "suffix" : "" }, { "dropping-particle" : "", "family" : "Burgess", "given" : "Matthew A.", "non-dropping-particle" : "", "parse-names" : false, "suffix" : "" }, { "dropping-particle" : "", "family" : "Percival", "given" : "H. Franklin", "non-dropping-particle" : "", "parse-names" : false, "suffix" : "" }, { "dropping-particle" : "", "family" : "Fagan", "given" : "Daniel E.", "non-dropping-particle" : "", "parse-names" : false, "suffix" : "" }, { "dropping-particle" : "", "family" : "Gardner", "given" : "Beth E.", "non-dropping-particle" : "", "parse-names" : false, "suffix" : "" }, { "dropping-particle" : "", "family" : "Ortega-Ortiz", "given" : "Joel G.", "non-dropping-particle" : "", "parse-names" : false, "suffix" : "" }, { "dropping-particle" : "", "family" : "Ifju", "given" : "Peter G.", "non-dropping-particle" : "", "parse-names" : false, "suffix" : "" }, { "dropping-particle" : "", "family" : "Evers", "given" : "Brandon S.", "non-dropping-particle" : "", "parse-names" : false, "suffix" : "" }, { "dropping-particle" : "", "family" : "Rambo", "given" : "Thomas J.", "non-dropping-particle" : "", "parse-names" : false, "suffix" : "" } ], "container-title" : "PLoS ONE", "id" : "ITEM-7", "issue" : "6", "issued" : { "date-parts" : [ [ "2012" ] ] }, "page" : "1-8", "title" : "Estimating distribution of hidden objects with drones: From tennis balls to manatees", "type" : "article-journal", "volume" : "7" }, "uri" : [ "http://www.mendeley.com/documents/?uuid=c75e22ee-9de9-4852-b450-c376c7bf8861" ], "uris" : [ "http://www.mendeley.com/documents/?uuid=c75e22ee-9de9-4852-b450-c376c7bf8861" ] }, { "id" : "ITEM-8", "itemData" : { "ISBN" : "2005011606", "abstract" : "In this study a multi-stage pattern recognition algorithm was developed to identify indi- vidual birds using images captured by a small unmanned aerial vehicle (UAV) equipped with a progres- sive scan video recorder. The developed algorithm utilizes correlation matching in addition to spectral characteristics of photographed birds. Individual images of flights over a wildlife management area and an agricultural area in southern Florida were tested. Omission and commission errors were mostly less than 20 percent in tested images and frequentlv less than 10 percent. Further efforts to develop the algorithms and automatically determine the thresholds used in the algorithm are suggested. A visual C++ Graphical User Interface (GUI) was developed to facilitate the implementation and use of the developed algorithm", "author" : [ { "dropping-particle" : "", "family" : "Abd-Elrahman", "given" : "Amr", "non-dropping-particle" : "", "parse-names" : false, "suffix" : "" }, { "dropping-particle" : "", "family" : "Pearlstine", "given" : "Leonard", "non-dropping-particle" : "", "parse-names" : false, "suffix" : "" }, { "dropping-particle" : "", "family" : "Percival", "given" : "Franklin", "non-dropping-particle" : "", "parse-names" : false, "suffix" : "" } ], "container-title" : "Surveying and Land Information Science", "id" : "ITEM-8", "issue" : "1", "issued" : { "date-parts" : [ [ "2005" ] ] }, "page" : "37", "title" : "Development of Pattern Recognition Algorithm for Automatic Bird ...", "type" : "article-journal", "volume" : "65" }, "uri" : [ "http://www.mendeley.com/documents/?uuid=062b8d42-caf2-4e6d-9b24-f08d139ab658" ], "uris" : [ "http://www.mendeley.com/documents/?uuid=062b8d42-caf2-4e6d-9b24-f08d139ab658" ] }, { "id" : "ITEM-9", "itemData" : { "DOI" : "10.1080/01431161.2017.1280639", "ISSN" : "13665901", "abstract" : "In this paper we describe an unmanned aerial system equipped with a thermal-infrared camera and software pipeline that we have developed to monitor animal populations for conservation purposes. Taking a multi-disciplinary approach to tackle this problem, we use freely available astronomical source detection software and the associated expertise of astronomers, to efficiently and reliably detect humans and animals in aerial thermal-infrared footage. Combining this astronomical detection software with existing machine learning algorithms into a single, automated, end-to-end pipeline, we test the software using aerial video footage taken in a controlled, field-like environment. We demonstrate that the pipeline works reliably and describe how it can be used to estimate the completeness of different observational datasets to objects of a given type as a function of height, observing conditions etc. -- a crucial step in converting video footage to scientifically useful information such as the spatial distribution and density of different animal species. Finally, having demonstrated the potential utility of the system, we describe the steps we are taking to adapt the system for work in the field, in particular systematic monitoring of endangered species at National Parks around the world.", "author" : [ { "dropping-particle" : "", "family" : "Longmore", "given" : "S. N.", "non-dropping-particle" : "", "parse-names" : false, "suffix" : "" }, { "dropping-particle" : "", "family" : "Collins", "given" : "R. P.", "non-dropping-particle" : "", "parse-names" : false, "suffix" : "" }, { "dropping-particle" : "", "family" : "Pfeifer", "given" : "S.", "non-dropping-particle" : "", "parse-names" : false, "suffix" : "" }, { "dropping-particle" : "", "family" : "Fox", "given" : "S. E.", "non-dropping-particle" : "", "parse-names" : false, "suffix" : "" }, { "dropping-particle" : "", "family" : "Mulero-P??zm??ny", "given" : "M.", "non-dropping-particle" : "", "parse-names" : false, "suffix" : "" }, { "dropping-particle" : "", "family" : "Bezombes", "given" : "F.", "non-dropping-particle" : "", "parse-names" : false, "suffix" : "" }, { "dropping-particle" : "", "family" : "Goodwin", "given" : "A.", "non-dropping-particle" : "", "parse-names" : false, "suffix" : "" }, { "dropping-particle" : "", "family" : "Juan Ovelar", "given" : "M.", "non-dropping-particle" : "De", "parse-names" : false, "suffix" : "" }, { "dropping-particle" : "", "family" : "Knapen", "given" : "J. H.", "non-dropping-particle" : "", "parse-names" : false, "suffix" : "" }, { "dropping-particle" : "", "family" : "Wich", "given" : "S. A.", "non-dropping-particle" : "", "parse-names" : false, "suffix" : "" } ], "container-title" : "International Journal of Remote Sensing", "id" : "ITEM-9", "issue" : "8-10", "issued" : { "date-parts" : [ [ "2017" ] ] }, "page" : "2623-2638", "title" : "Adapting astronomical source detection software to help detect animals in thermal images obtained by unmanned aerial systems", "type" : "article-journal", "volume" : "38" }, "uris" : [ "http://www.mendeley.com/documents/?uuid=019c6546-9199-4bdb-ad8d-ca85475437c3" ] } ], "mendeley" : { "formattedCitation" : "(Andrew and Shephard 2017; Chabot and Francis 2016; Gonzalez et al. 2016; Lhoest et al. 2015; van Gemert et al. 2015; Christiansen et al. 2014; Martin et al. 2012; Abd-Elrahman, Pearlstine, and Percival 2005; Longmore et al. 2017)", "plainTextFormattedCitation" : "(Andrew and Shephard 2017; Chabot and Francis 2016; Gonzalez et al. 2016; Lhoest et al. 2015; van Gemert et al. 2015; Christiansen et al. 2014; Martin et al. 2012; Abd-Elrahman, Pearlstine, and Percival 2005; Longmore et al. 2017)", "previouslyFormattedCitation" : "(Andrew and Shephard 2017; Chabot and Francis 2016; Gonzalez et al. 2016; Lhoest et al. 2015; van Gemert et al. 2015; Christiansen et al. 2014; Martin et al. 2012; Abd-Elrahman, Pearlstine, and Percival 2005; Longmore et al. 2017)" }, "properties" : { "formattedCitation" : "{\\rtf (Andrew y Shephard 2017; Chabot y Francis 2016; Gonzalez et\\uc0\\u160{}al. 2016; Lhoest et\\uc0\\u160{}al. 2015; van Gemert et\\uc0\\u160{}al. 2015; Christiansen et\\uc0\\u160{}al. 2014; Martin et\\uc0\\u160{}al. 2012; Abd-Elrahman, Pearlstine, y Percival 2005)}", "noteIndex" : 0, "plainCitation" : "(Andrew y Shephard 2017; Chabot y Francis 2016; Gonzalez et\u00a0al. 2016; Lhoest et\u00a0al. 2015; van Gemert et\u00a0al. 2015; Christiansen et\u00a0al. 2014; Martin et\u00a0al. 2012; Abd-Elrahman, Pearlstine, y Percival 2005)" }, "schema" : "https://github.com/citation-style-language/schema/raw/master/csl-citation.json" }</w:instrText>
      </w:r>
      <w:r w:rsidR="00A500D3" w:rsidRPr="00167BF5">
        <w:fldChar w:fldCharType="separate"/>
      </w:r>
      <w:r w:rsidR="00843EF5" w:rsidRPr="00843EF5">
        <w:rPr>
          <w:noProof/>
        </w:rPr>
        <w:t>(Andrew and Shephard 2017; Chabot and Francis 2016; Gonzalez et al. 2016; Lhoest et al. 2015; van Gemert et al. 2015; Christiansen et al. 2014; Martin et al. 2012; Abd-Elrahman, Pearlstine, and Percival 2005; Longmore et al. 2017)</w:t>
      </w:r>
      <w:r w:rsidR="00A500D3" w:rsidRPr="00167BF5">
        <w:fldChar w:fldCharType="end"/>
      </w:r>
      <w:r w:rsidR="00A500D3" w:rsidRPr="00167BF5">
        <w:t>.</w:t>
      </w:r>
    </w:p>
    <w:p w:rsidR="004D5E3A" w:rsidRPr="00167BF5" w:rsidRDefault="0052773D" w:rsidP="006E54EF">
      <w:pPr>
        <w:pStyle w:val="Ttulo2"/>
        <w:jc w:val="both"/>
        <w:rPr>
          <w:rFonts w:cs="Times New Roman"/>
        </w:rPr>
      </w:pPr>
      <w:r w:rsidRPr="00167BF5">
        <w:rPr>
          <w:rFonts w:cs="Times New Roman"/>
        </w:rPr>
        <w:t>Monitoring and mapping of terrestrial and aquatic ecosystems</w:t>
      </w:r>
    </w:p>
    <w:p w:rsidR="004D5E3A" w:rsidRPr="00167BF5" w:rsidRDefault="0052773D" w:rsidP="006E54EF">
      <w:pPr>
        <w:pStyle w:val="FirstParagraph"/>
        <w:jc w:val="both"/>
      </w:pPr>
      <w:r w:rsidRPr="00167BF5">
        <w:t xml:space="preserve">So far RPAS have been used to </w:t>
      </w:r>
      <w:r w:rsidR="00F7197C" w:rsidRPr="00167BF5">
        <w:t xml:space="preserve">a </w:t>
      </w:r>
      <w:r w:rsidR="00FE7455" w:rsidRPr="00167BF5">
        <w:t>variety</w:t>
      </w:r>
      <w:r w:rsidR="00F7197C" w:rsidRPr="00167BF5">
        <w:t xml:space="preserve"> </w:t>
      </w:r>
      <w:r w:rsidR="00FE7455" w:rsidRPr="00167BF5">
        <w:t xml:space="preserve">of </w:t>
      </w:r>
      <w:r w:rsidR="00F7197C" w:rsidRPr="00167BF5">
        <w:t>research</w:t>
      </w:r>
      <w:r w:rsidR="00F7197C" w:rsidRPr="00167BF5">
        <w:rPr>
          <w:u w:val="words"/>
        </w:rPr>
        <w:t xml:space="preserve"> </w:t>
      </w:r>
      <w:r w:rsidR="00F7197C" w:rsidRPr="00167BF5">
        <w:t>missions</w:t>
      </w:r>
      <w:r w:rsidR="00F7197C" w:rsidRPr="00167BF5">
        <w:rPr>
          <w:u w:val="words"/>
        </w:rPr>
        <w:t xml:space="preserve"> </w:t>
      </w:r>
      <w:r w:rsidR="00FA3ADB" w:rsidRPr="00167BF5">
        <w:fldChar w:fldCharType="begin" w:fldLock="1"/>
      </w:r>
      <w:r w:rsidR="007E3B00">
        <w:instrText>ADDIN CSL_CITATION { "citationItems" : [ { "id" : "ITEM-1", "itemData" : { "URL" : "https://uas.usgs.gov/", "abstract" : "he U.S. Geological Survey National Unmanned Aircraft Systems (UAS) Project Office is leading the research and integration activities needed to make UAS data collection an efficient, safe, and cost effective remote sensing tool for DOI and USGS scientists.\r\n\r\nResearchers are engaged in various UAS and sensor technology evaluations, and the performance of proof-of-concept missions to test the effectiveness of UAS data collection for earth science investigations such as monitoring environmental conditions and landscape change rates, responding to natural hazards, conducting required wildlife inventories, and supporting land and resource management. Research missions are performed by teaming with other DOI bureaus or federal, state and local agencies under guidance from the Federal Aviation Administration (FAA) and the DOI Office of Aviation Services (OAS).", "accessed" : { "date-parts" : [ [ "2017", "9", "20" ] ] }, "author" : [ { "dropping-particle" : "", "family" : "U.S. Geological Survey National", "given" : "", "non-dropping-particle" : "", "parse-names" : false, "suffix" : "" } ], "id" : "ITEM-1", "issued" : { "date-parts" : [ [ "0" ] ] }, "title" : "U.S. Geological Survey National Unmanned Aircraft Systems (UAS) Project", "type" : "webpage" }, "uris" : [ "http://www.mendeley.com/documents/?uuid=ea01a112-4e38-31a4-b857-36aaf6c681ae" ] } ], "mendeley" : { "formattedCitation" : "(U.S. Geological Survey National 2017)", "plainTextFormattedCitation" : "(U.S. Geological Survey National 2017)", "previouslyFormattedCitation" : "(U.S. Geological Survey National 2017)" }, "properties" : { "noteIndex" : 0 }, "schema" : "https://github.com/citation-style-language/schema/raw/master/csl-citation.json" }</w:instrText>
      </w:r>
      <w:r w:rsidR="00FA3ADB" w:rsidRPr="00167BF5">
        <w:fldChar w:fldCharType="separate"/>
      </w:r>
      <w:r w:rsidR="00FA3ADB" w:rsidRPr="00167BF5">
        <w:rPr>
          <w:noProof/>
        </w:rPr>
        <w:t>(U.S. Geological Survey National 2017)</w:t>
      </w:r>
      <w:r w:rsidR="00FA3ADB" w:rsidRPr="00167BF5">
        <w:fldChar w:fldCharType="end"/>
      </w:r>
      <w:r w:rsidRPr="00167BF5">
        <w:t xml:space="preserve">, monitoring the spread and detection rate of invasive species </w:t>
      </w:r>
      <w:r w:rsidR="00CE2946">
        <w:fldChar w:fldCharType="begin" w:fldLock="1"/>
      </w:r>
      <w:r w:rsidR="00566B3A">
        <w:instrText>ADDIN CSL_CITATION { "citationItems" : [ { "id" : "ITEM-1", "itemData" : { "DOI" : "10.5194/isprsarchives-XLI-B7-903-2016", "ISSN" : "16821750", "abstract" : "Invasive plant species represent a serious threat to biodiversity and landscape as well as human health and socio-economy. To successfully fight plant invasions, new methods enabling fast and efficient monitoring, such as remote sensing, are needed. In an ongoing project, optical remote sensing (RS) data of different origin (satellite, aerial and UAV), spectral (panchromatic, multispectral and color), spatial (very high to medium) and temporal resolution, and various technical approaches (object-, pixelbased and combined) are tested to choose the best strategies for monitoring of four invasive plant species (giant hogweed, black locust, tree of heaven and exotic knotweeds). In our study, we address trade-offs between spectral, spatial and temporal resolutions required for balance between the precision of detection and economic feasibility. For the best results, it is necessary to choose best combination of spatial and spectral resolution and phenological stage of the plant in focus. For species forming distinct inflorescences such as giant hogweed iterative semi-automated object-oriented approach was successfully applied even for low spectral resolution data (if pixel size was sufficient) whereas for lower spatial resolution satellite imagery or less distinct species with complicated architecture such as knotweed, combination of pixel and object based approaches was used. High accuracies achieved for very high resolution data indicate the possible application of described methodology for monitoring invasions and their long-term dynamics elsewhere, making management measures comparably precise, fast and efficient. This knowledge serves as a basis for prediction, monitoring and prioritization of management targets.", "author" : [ { "dropping-particle" : "", "family" : "M\u00fcllerov\u00e1", "given" : "Jana", "non-dropping-particle" : "", "parse-names" : false, "suffix" : "" }, { "dropping-particle" : "", "family" : "Br\u016fna", "given" : "Josef", "non-dropping-particle" : "", "parse-names" : false, "suffix" : "" }, { "dropping-particle" : "", "family" : "Dvo\u0159\u00e1k", "given" : "Petr", "non-dropping-particle" : "", "parse-names" : false, "suffix" : "" }, { "dropping-particle" : "", "family" : "Bartalo\u0161", "given" : "Tom\u00e1\u0161", "non-dropping-particle" : "", "parse-names" : false, "suffix" : "" }, { "dropping-particle" : "", "family" : "V\u00edtkov\u00e1", "given" : "Michaela", "non-dropping-particle" : "", "parse-names" : false, "suffix" : "" } ], "container-title" : "International Archives of the Photogrammetry, Remote Sensing and Spatial Information Sciences - ISPRS Archives", "id" : "ITEM-1", "issue" : "July", "issued" : { "date-parts" : [ [ "2016" ] ] }, "page" : "903-908", "title" : "Does the data resolution/origin matter? Satellite, airborne and UAV imagery to tackle plant invasions", "type" : "article-journal", "volume" : "41" }, "uris" : [ "http://www.mendeley.com/documents/?uuid=374eb385-90dc-4409-bde3-09766353554a" ] }, { "id" : "ITEM-2", "itemData" : { "DOI" : "10.1109/IGARSS.2011.6049252", "ISBN" : "9781457710056", "ISSN" : "2153-6996", "abstract" : "Management of wetlands resources often requires assessment of changes in wetland vegetation over time. Accurate tracking of the expansion or retraction of invasive plant species is especially critical for natural resource managers who must make decisions on the deployment of effective control measures. Many available remote sensing strategies to quantify the location of invasive plant species are either too expensive to deploy on a regular basis or lack sufficient geographic or temporal resolution to be of use to resources managers. This paper presents the results of the use of a new unmanned aerial vehicle platform, called AggieAir&amp;#x2122;, and a new classification algorithm to track the spread of an invasive grass species, Phragmites australis, in a large and important wetland in northern Utah. The combination of high resolution multi-spectral images (in space and time) and the classification algorithm based on advances in statistical learning theory produce quantitative land cover descriptions that identify Phragmites locations with an accuracy of 95 percent. The combination of these two tools provides wetlands managers with new and potentially valuable methods to quantify the spread of Phragmites and to evaluate the efficacy of their attempts to control it.", "author" : [ { "dropping-particle" : "", "family" : "Zaman", "given" : "Bushra", "non-dropping-particle" : "", "parse-names" : false, "suffix" : "" }, { "dropping-particle" : "", "family" : "Jensen", "given" : "Austin M.", "non-dropping-particle" : "", "parse-names" : false, "suffix" : "" }, { "dropping-particle" : "", "family" : "McKee", "given" : "Mac", "non-dropping-particle" : "", "parse-names" : false, "suffix" : "" } ], "container-title" : "International Geoscience and Remote Sensing Symposium (IGARSS)", "id" : "ITEM-2", "issued" : { "date-parts" : [ [ "2011" ] ] }, "page" : "803-806", "title" : "Use of high-resolution multispectral imagery acquired with an autonomous unmanned aerial vehicle to quantify the spread of an invasive wetlands species", "type" : "article-journal" }, "uris" : [ "http://www.mendeley.com/documents/?uuid=d80922cb-dda0-4d3f-ac34-dd91b4ebaffe" ] }, { "id" : "ITEM-3", "itemData" : { "DOI" : "10.1016/j.isprsjprs.2017.01.018", "ISSN" : "09242716", "author" : [ { "dropping-particle" : "", "family" : "Perroy", "given" : "Ryan L.", "non-dropping-particle" : "", "parse-names" : false, "suffix" : "" }, { "dropping-particle" : "", "family" : "Sullivan", "given" : "Timo", "non-dropping-particle" : "", "parse-names" : false, "suffix" : "" }, { "dropping-particle" : "", "family" : "Stephenson", "given" : "Nathan", "non-dropping-particle" : "", "parse-names" : false, "suffix" : "" } ], "container-title" : "ISPRS Journal of Photogrammetry and Remote Sensing", "id" : "ITEM-3", "issued" : { "date-parts" : [ [ "2017" ] ] }, "note" : "International Civil Aviation Organization, 2015. Manual on Remotely Piloted Aircraft Systems. (accessed on Aug 31, 2016).", "page" : "174-183", "publisher" : "International Society for Photogrammetry and Remote Sensing, Inc. (ISPRS)", "title" : "Assessing the impacts of canopy openness and flight parameters on detecting a sub-canopy tropical invasive plant using a small unmanned aerial system", "type" : "article-journal", "volume" : "125" }, "uris" : [ "http://www.mendeley.com/documents/?uuid=0ea8e796-ad7b-4806-94e7-d805fff0bb4e" ] }, { "id" : "ITEM-4", "itemData" : { "DOI" : "10.3389/fpls.2017.00887", "ISSN" : "1664-462X", "PMID" : "28620399", "abstract" : "The rapid spread of invasive plants makes their management increasingly difficult. Remote sensing offers a means of fast and efficient monitoring, but still the optimal methodologies remain to be defined. The seasonal dynamics and spectral characteristics of the target invasive species are important factors, since, at certain time of the vegetation season (e.g., at flowering or senescing), plants are often more distinct (or more visible beneath the canopy). Our aim was to establish fast, repeatable and a cost-efficient, computer-assisted method applicable over larger areas, to reduce the costs of extensive field campaigns. To achieve this goal, we examined how the timing of monitoring affects the detection of noxious plant invaders in Central Europe, using two model herbaceous species with markedly different phenological, structural, and spectral characteristics. They are giant hogweed (Heracleum mantegazzianum), a species with very distinct flowering phase, and the less distinct knotweeds (Fallopia japonica, F. sachalinensis, and their hybrid F. x bohemica). The variety of data generated, such as imagery from purposely-designed, unmanned aircraft vehicle (UAV), and VHR satellite, and aerial color orthophotos enabled us to assess the effects of spectral, spatial, and temporal resolution (i.e., the target species' phenological state) for successful recognition. The demands for both spatial and spectral resolution depended largely on the target plant species. In the case that a species was sampled at the most distinct phenological phase, high accuracy was achieved even with lower spectral resolution of our low-cost UAV. This demonstrates that proper timing can to some extent compensate for the lower spectral resolution. The results of our study could serve as a basis for identifying priorities for management, targeted at localities with the greatest risk of invasive species' spread and, once eradicated, to monitor over time any return. The best mapping strategy should reflect morphological and structural features of the target plant and choose appropriate spatial, spectral, and temporal resolution. The UAV enables flexible data acquisition for required time periods at low cost and is, therefore, well-suited for targeted monitoring; while satellite imagery provides the best solution for larger areas. Nonetheless, users must be aware of their limits.", "author" : [ { "dropping-particle" : "", "family" : "M\u00fcllerov\u00e1", "given" : "Jana", "non-dropping-particle" : "", "parse-names" : false, "suffix" : "" }, { "dropping-particle" : "", "family" : "Br\u016fna", "given" : "Josef", "non-dropping-particle" : "", "parse-names" : false, "suffix" : "" }, { "dropping-particle" : "", "family" : "Bartalo\u0161", "given" : "Tom\u00e1\u0161", "non-dropping-particle" : "", "parse-names" : false, "suffix" : "" }, { "dropping-particle" : "", "family" : "Dvo\u0159\u00e1k", "given" : "Petr", "non-dropping-particle" : "", "parse-names" : false, "suffix" : "" }, { "dropping-particle" : "", "family" : "V\u00edtkov\u00e1", "given" : "Michaela", "non-dropping-particle" : "", "parse-names" : false, "suffix" : "" }, { "dropping-particle" : "", "family" : "Py\u0161ek", "given" : "Petr", "non-dropping-particle" : "", "parse-names" : false, "suffix" : "" } ], "container-title" : "Frontiers in Plant Science", "id" : "ITEM-4", "issue" : "May", "issued" : { "date-parts" : [ [ "2017" ] ] }, "title" : "Timing Is Important: Unmanned Aircraft vs. Satellite Imagery in Plant Invasion Monitoring", "type" : "article-journal", "volume" : "8" }, "uris" : [ "http://www.mendeley.com/documents/?uuid=df11a18e-13dc-468e-95d9-6e341a8e4af4" ] }, { "id" : "ITEM-5", "itemData" : { "DOI" : "10.1016/j.jag.2015.06.014", "ISSN" : "0303-2434", "author" : [ { "dropping-particle" : "", "family" : "Michez", "given" : "Adrien", "non-dropping-particle" : "", "parse-names" : false, "suffix" : "" }, { "dropping-particle" : "", "family" : "Pi\u00e9gay", "given" : "Herv\u00e9", "non-dropping-particle" : "", "parse-names" : false, "suffix" : "" }, { "dropping-particle" : "", "family" : "Jonathan", "given" : "Lisein", "non-dropping-particle" : "", "parse-names" : false, "suffix" : "" }, { "dropping-particle" : "", "family" : "Claessens", "given" : "Hugues", "non-dropping-particle" : "", "parse-names" : false, "suffix" : "" }, { "dropping-particle" : "", "family" : "Lejeune", "given" : "Philippe", "non-dropping-particle" : "", "parse-names" : false, "suffix" : "" } ], "container-title" : "International Journal of Applied Earth Observations and Geoinformation", "id" : "ITEM-5", "issued" : { "date-parts" : [ [ "2016" ] ] }, "page" : "88-94", "publisher" : "Elsevier B.V.", "title" : "Mapping of riparian invasive species with supervised classification of Unmanned Aerial System (UAS) imagery", "type" : "article-journal", "volume" : "44" }, "uris" : [ "http://www.mendeley.com/documents/?uuid=6c74c25c-5b80-42f6-bdf1-72100585c690" ] } ], "mendeley" : { "formattedCitation" : "(M\u00fcllerov\u00e1 et al. 2016; Zaman, Jensen, and McKee 2011; Perroy, Sullivan, and Stephenson 2017; M\u00fcllerov\u00e1 et al. 2017; Michez et al. 2016)", "plainTextFormattedCitation" : "(M\u00fcllerov\u00e1 et al. 2016; Zaman, Jensen, and McKee 2011; Perroy, Sullivan, and Stephenson 2017; M\u00fcllerov\u00e1 et al. 2017; Michez et al. 2016)", "previouslyFormattedCitation" : "(M\u00fcllerov\u00e1 et al. 2016; Zaman, Jensen, and McKee 2011; Perroy, Sullivan, and Stephenson 2017; M\u00fcllerov\u00e1 et al. 2017; Michez et al. 2016)" }, "properties" : { "noteIndex" : 0 }, "schema" : "https://github.com/citation-style-language/schema/raw/master/csl-citation.json" }</w:instrText>
      </w:r>
      <w:r w:rsidR="00CE2946">
        <w:fldChar w:fldCharType="separate"/>
      </w:r>
      <w:r w:rsidR="00566B3A" w:rsidRPr="00566B3A">
        <w:rPr>
          <w:noProof/>
        </w:rPr>
        <w:t>(Müllerová et al. 2016; Zaman, Jensen, and McKee 2011; Perroy, Sullivan, and Stephenson 2017; Müllerová et al. 2017; Michez et al. 2016)</w:t>
      </w:r>
      <w:r w:rsidR="00CE2946">
        <w:fldChar w:fldCharType="end"/>
      </w:r>
      <w:r w:rsidR="00F26084">
        <w:t xml:space="preserve"> and</w:t>
      </w:r>
      <w:r w:rsidR="00CE2946">
        <w:t xml:space="preserve"> </w:t>
      </w:r>
      <w:r w:rsidRPr="00167BF5">
        <w:t>fo</w:t>
      </w:r>
      <w:r w:rsidR="00CE2946">
        <w:t xml:space="preserve">rest stands </w:t>
      </w:r>
      <w:r w:rsidR="00CE2946">
        <w:fldChar w:fldCharType="begin" w:fldLock="1"/>
      </w:r>
      <w:r w:rsidR="005867E7">
        <w:instrText>ADDIN CSL_CITATION { "citationItems" : [ { "id" : "ITEM-1", "itemData" : { "DOI" : "10.5194/isprsarchives-XXXIX-B1-361-2012", "ISBN" : "1682-1777", "ISSN" : "1682-1777", "abstract" : "The use of aerial imagery acquired by Unmanned Aerial Vehicles (UAVs) is scheduled within the FoGLIE project (Fruition of Goods Landscape in Interactive Environment): it starts from the need to enhance the natural, artistic and cultural heritage, to produce a better usability of it by employing audiovisual movable systems of 3D reconstruction and to improve monitoring procedures, by using new media for integrating the fruition phase with the preservation ones. The pilot project focus on a test area, Parco Adda Nord, which encloses various goods' types (small buildings, agricultural fields and different tree species and bushes). Multispectral high resolution images were taken by two digital compact cameras: a Pentax Optio A40 for RGB photos and a Sigma DP1 modified to acquire the NIR band. Then, some tests were performed in order to analyze the UAV images' quality with both photogrammetric and photo-interpretation purposes, to validate the vector-sensor system, the image block geometry and to study the feasibility of tree species classification. Many pre-signalized Control Points were surveyed through GPS to allow accuracy analysis. Aerial Triangulations (ATs) were carried out with photogrammetric commercial software, Leica Photogrammetry Suite (LPS) and PhotoModeler, with manual or automatic selection of Tie Points, to pick out pros and cons of each package in managing non conventional aerial imagery as well as the differences in the modeling approach. Further analysis were done on the differences between the EO parameters and the corresponding data coming from the on board UAV navigation system.", "author" : [ { "dropping-particle" : "", "family" : "Gini", "given" : "R.", "non-dropping-particle" : "", "parse-names" : false, "suffix" : "" }, { "dropping-particle" : "", "family" : "Passoni", "given" : "D.", "non-dropping-particle" : "", "parse-names" : false, "suffix" : "" }, { "dropping-particle" : "", "family" : "Pinto", "given" : "L.", "non-dropping-particle" : "", "parse-names" : false, "suffix" : "" }, { "dropping-particle" : "", "family" : "Sona", "given" : "G.", "non-dropping-particle" : "", "parse-names" : false, "suffix" : "" } ], "container-title" : "ISPRS - International Archives of the Photogrammetry, Remote Sensing and Spatial Information Sciences", "id" : "ITEM-1", "issue" : "September", "issued" : { "date-parts" : [ [ "2012" ] ] }, "page" : "361-366", "title" : "Aerial Images From an Uav System: 3D Modeling and Tree Species Classification in a Park Area", "type" : "article-journal", "volume" : "XXXIX-B1" }, "uris" : [ "http://www.mendeley.com/documents/?uuid=e1a5f88b-ca68-4e2b-b76d-89f51e4d546e" ] }, { "id" : "ITEM-2", "itemData" : { "DOI" : "10.1016/j.biocon.2015.03.031", "ISBN" : "00063207", "ISSN" : "00063207", "abstract" : "Large areas of tropical lands are being removed from agriculture and restored to address conservation goals. However, monitoring the ecological value of these efforts at the individual land-owner scale is rare, owing largely to issues of cost and accessibility. Traditional field-based measures for assessing forest recovery and habitat quality can be labour intensive and costly. Here we assess whether remote sensing measurements from lightweight unmanned aerial vehicles (UAV) are a cost-effective substitute for traditional field measures. An inexpensive UAV-based remote sensing methodology, \"Ecosynth\", was applied to measure forest canopy structure across field plots in a 7-9-yr tropical forest restoration study in southern Costa Rica. Ecosynth methods combine aerial images from consumer-grade digital cameras with computer vision software to generate 3D 'point cloud' models of vegetation at high spatial resolutions. Ecosynth canopy structure measurements were compared to field-based measures and their ability to predict the abundance of frugivorous birds; key seed dispersers that are sensitive to canopy structure. Ecosynth canopy height measurements were highly correlated with field-based measurements (R{&lt;}sup{&gt;}2{&lt;}/sup{&gt;}\u22650.85), a result comparable in precision to LiDAR-based remote sensing measurements. Ecosynth parameters were also strongly correlated with above-ground biomass (R{&lt;}sup{&gt;}2{&lt;}/sup{&gt;}\u22650.81) and percent canopy openness (R{&lt;}sup{&gt;}2{&lt;}/sup{&gt;}=0.82). Correlations were weaker with proportion-based measures such as canopy roughness (R{&lt;}sup{&gt;}2{&lt;}/sup{&gt;}=0.53). Several Ecosynth metrics (e.g., canopy openness and height) predicted frugivore presence and abundance at levels of accuracy similar to those of field-based measurements. Ecosynth UAV remote-sensing provides an effective alternate methodology to traditional field-based measures of evaluating forest structure and complexity across landscapes. Furthermore, given the volume of data that can be generated in a single flight plan, as well as the ability to use the technology in remote areas, these methods could expand the scope of studies on forest dynamics and recovery when combined with field-based calibration plots.", "author" : [ { "dropping-particle" : "", "family" : "Zahawi", "given" : "Rakan A", "non-dropping-particle" : "", "parse-names" : false, "suffix" : "" }, { "dropping-particle" : "", "family" : "Dandois", "given" : "Jonathan P", "non-dropping-particle" : "", "parse-names" : false, "suffix" : "" }, { "dropping-particle" : "", "family" : "Holl", "given" : "Karen D", "non-dropping-particle" : "", "parse-names" : false, "suffix" : "" }, { "dropping-particle" : "", "family" : "Nadwodny", "given" : "Dana", "non-dropping-particle" : "", "parse-names" : false, "suffix" : "" }, { "dropping-particle" : "", "family" : "Reid", "given" : "J Leighton", "non-dropping-particle" : "", "parse-names" : false, "suffix" : "" }, { "dropping-particle" : "", "family" : "Ellis", "given" : "Erle C", "non-dropping-particle" : "", "parse-names" : false, "suffix" : "" } ], "container-title" : "Biological Conservation", "id" : "ITEM-2", "issue" : "June", "issued" : { "date-parts" : [ [ "2015" ] ] }, "page" : "287-295", "publisher" : "Elsevier Ltd", "title" : "Using lightweight unmanned aerial vehicles to monitor tropical forest recovery", "type" : "article-journal", "volume" : "186" }, "uris" : [ "http://www.mendeley.com/documents/?uuid=ac8bcc8a-9493-4aaa-9a32-8f1362d5978e" ] }, { "id" : "ITEM-3", "itemData" : { "DOI" : "10.1371/journal.pone.0141006", "ISBN" : "1932-6203", "ISSN" : "19326203", "PMID" : "26600422", "abstract" : "Technology advances can revolutionize Precision Forestry by providing accurate and fine forest information at tree level. This paper addresses the question of how and particularly when Unmanned Aerial System (UAS) should be used in order to efficiently discriminate deciduous tree species. The goal of this research is to determine when is the best time window to achieve an optimal species discrimination. A time series of high resolution UAS imagery was collected to cover the growing season from leaf flush to leaf fall. Full benefit was taken of the temporal resolution of UAS acquisition, one of the most promising features of small drones. The disparity in forest tree phenology is at the maximum during early spring and late autumn. But the phenology state that optimized the classification result is the one that minimizes the spectral variation within tree species groups and, at the same time, maximizes the phenologic differences between species. Sunlit tree crowns (5 deciduous species groups) were classified using a Random Forest approach for monotemporal, two-date and three-date combinations. The end of leaf flushing was the most efficient single-date time window. Multitemporal datasets definitely improve the overall classification accuracy. But single-date high resolution orthophotomosaics, acquired on optimal time-windows, result in a very good classification accuracy (overall out of bag error of 16{%}).", "author" : [ { "dropping-particle" : "", "family" : "Lisein", "given" : "Jonathan", "non-dropping-particle" : "", "parse-names" : false, "suffix" : "" }, { "dropping-particle" : "", "family" : "Michez", "given" : "Adrien", "non-dropping-particle" : "", "parse-names" : false, "suffix" : "" }, { "dropping-particle" : "", "family" : "Claessens", "given" : "Hugues", "non-dropping-particle" : "", "parse-names" : false, "suffix" : "" }, { "dropping-particle" : "", "family" : "Lejeune", "given" : "Philippe", "non-dropping-particle" : "", "parse-names" : false, "suffix" : "" } ], "container-title" : "PLoS ONE", "id" : "ITEM-3", "issue" : "11", "issued" : { "date-parts" : [ [ "2015" ] ] }, "title" : "Discrimination of deciduous tree species from time series of unmanned aerial system imagery", "type" : "article-journal", "volume" : "10" }, "uris" : [ "http://www.mendeley.com/documents/?uuid=2c4225aa-7d4e-4d88-9bf9-f3fa8f86e8e2" ] }, { "id" : "ITEM-4", "itemData" : { "DOI" : "10.3390/rs8110968", "ISSN" : "20724292", "abstract" : "Application of 3D data derived from images captured using unmanned aerial vehicles (UAVs) in forest biomass estimation has shown great potential in reducing costs and improving the estimates. However, such data have never been tested in miombo woodlands. UAV-based biomass estimation relies on the availability of reliable digital terrain models (DTMs). The main objective of this study was to evaluate application of 3D data derived from UAV imagery in biomass estimation and to compare impacts of DTMs generated based on different methods and parameter settings. Biomass was modeled using data acquired from 107 sample plots in a forest reserve in miombo woodlands of Malawi. The results indicated that there are no significant differences (p = 0.985) between tested DTMs except for that based on shuttle radar topography mission (SRTM). A model developed using unsupervised ground filtering based on a grid search approach, had the smallest root mean square error (RMSE) of 46.7% of a mean biomass value of 38.99 Mgha-1. Amongst the independent variables, maximum canopy height (Hmax) was the most frequently selected. In addition, all models included spectral variables incorporating the three color bands red, green and blue. The study has demonstrated that UAV acquired image data can be used in biomass estimation in miombo woodlands using automatically generated DTMs.", "author" : [ { "dropping-particle" : "", "family" : "Kachamba", "given" : "Daud Jones", "non-dropping-particle" : "", "parse-names" : false, "suffix" : "" }, { "dropping-particle" : "", "family" : "\u00d8rka", "given" : "Hans Ole", "non-dropping-particle" : "", "parse-names" : false, "suffix" : "" }, { "dropping-particle" : "", "family" : "Gobakken", "given" : "Terje", "non-dropping-particle" : "", "parse-names" : false, "suffix" : "" }, { "dropping-particle" : "", "family" : "Eid", "given" : "Tron", "non-dropping-particle" : "", "parse-names" : false, "suffix" : "" }, { "dropping-particle" : "", "family" : "Mwase", "given" : "Weston", "non-dropping-particle" : "", "parse-names" : false, "suffix" : "" } ], "container-title" : "Remote Sensing", "id" : "ITEM-4", "issue" : "11", "issued" : { "date-parts" : [ [ "2016" ] ] }, "page" : "1-18", "title" : "Biomass estimation using 3D data from unmanned aerial vehicle imagery in a tropical woodland", "type" : "article-journal", "volume" : "8" }, "uris" : [ "http://www.mendeley.com/documents/?uuid=696f9d9e-34f0-48c2-85ae-f651f91d67b1" ] }, { "id" : "ITEM-5",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5", "issue" : "1", "issued" : { "date-parts" : [ [ "2016" ] ] }, "title" : "Unmanned aerial vehicles (UAVs) and artificial intelligence revolutionizing wildlife monitoring and conservation", "type" : "article-journal", "volume" : "16" }, "uris" : [ "http://www.mendeley.com/documents/?uuid=b9d25df6-b590-485f-beb5-3a1be33f4684" ] }, { "id" : "ITEM-6", "itemData" : { "DOI" : "10.1016/j.biocon.2016.03.027", "ISBN" : "0006-3207", "ISSN" : "00063207", "abstract" : "Long-term ecological monitoring has contributed substantially towards advancements in theoretical and applied ecology. However, the costs to maintain a long-term monitoring site are enormous. Lightweight unmanned aerial vehicles (UAVs or drones) have been rapidly emerging as a new tool for local-scale monitoring. To evaluate the value of drone applications in long-term ecological studies, we combined drone-derived canopy variables, detailed ground-based stem-mapping data and topographic and edaphic variables from a 20-ha forest dynamics plot in a species-rich subtropical forest. Specifically, we evaluated the relative importance of these variables in explaining local-scale variation in forest stand and species measures. We found that drone-derived canopy variables contributed substantially towards explaining local patterns of biodiversity and more specifically in supporting a gap dynamics hypothesis in structuring observed forest biodiversity. Stand basal area was positively related with canopy closure, indicating the importance of protecting old-growth forests as carbon sinks. The importance of topographic and edaphic variables was also demonstrated, supporting a niche differentiation hypothesis in structuring patterns in biodiversity. Species-level analyses illustrated that light-demanding species were more strongly correlated with canopy variables than shade-tolerant species. We provide convincing evidence that drones can add substantial value to long-term ecological monitoring by providing low cost, high resolution data. Drones should be included in the ecologist's toolbox to complement traditional field surveys.", "author" : [ { "dropping-particle" : "", "family" : "Zhang", "given" : "Jian", "non-dropping-particle" : "", "parse-names" : false, "suffix" : "" }, { "dropping-particle" : "", "family" : "Hu", "given" : "Jianbo", "non-dropping-particle" : "", "parse-names" : false, "suffix" : "" }, { "dropping-particle" : "", "family" : "Lian", "given" : "Juyu", "non-dropping-particle" : "", "parse-names" : false, "suffix" : "" }, { "dropping-particle" : "", "family" : "Fan", "given" : "Zongji", "non-dropping-particle" : "", "parse-names" : false, "suffix" : "" }, { "dropping-particle" : "", "family" : "Ouyang", "given" : "Xuejun", "non-dropping-particle" : "", "parse-names" : false, "suffix" : "" }, { "dropping-particle" : "", "family" : "Ye", "given" : "Wanhui", "non-dropping-particle" : "", "parse-names" : false, "suffix" : "" } ], "container-title" : "Biological Conservation", "id" : "ITEM-6", "issued" : { "date-parts" : [ [ "2016" ] ] }, "page" : "60-69", "title" : "Seeing the forest from drones: Testing the potential of lightweight drones as a tool for long-term forest monitoring", "type" : "article-journal", "volume" : "198" }, "uris" : [ "http://www.mendeley.com/documents/?uuid=f04d50f2-e59e-3d9b-a8c9-06cc8f57d49b" ] }, { "id" : "ITEM-7", "itemData" : { "DOI" : "10.3390/rs6086988", "ISBN" : "2072-4292", "ISSN" : "20724292", "abstract" : "Gap distributions in forests reflect the spatial impact of man-made tree harvesting or naturally-induced patterns of tree death being caused by windthrow, inter-tree competition, disease or senescence. Gap sizes can vary from large (&gt;100 m2) to small \\r\\n(&lt;10 m2), and they may have contrasting spatial patterns, such as being aggregated or regularly distributed. However, very small gaps cannot easily be recorded with conventional aerial or satellite images, which calls for new and cost-effective methodologies of forest monitoring. Here, we used an unmanned aerial vehicle (UAV) and very high-resolution images to record the gaps in 10 temperate managed and unmanaged forests in two regions of Germany. All gaps were extracted for 1-ha study plots and subsequently analyzed with spatially-explicit statistics, such as the conventional \\r\\npair correlation function (PCF), the polygon-based PCF and the mark correlation function. Gap-size frequency was dominated by small gaps of an area &lt;5 m2, which were particularly frequent in unmanaged forests. We found that gap distances showed a variety of patterns. However, the polygon-based PCF was a better descriptor of patterns than the conventional PCF, because it showed randomness or aggregation for cases when the conventional PCF showed small-scale regularity; albeit, the latter was only a mathematical artifact. The mark correlation function revealed that gap areas were in half of the cases negatively correlated and in the other half independent. Negative size correlations may likely be the result of single-tree harvesting or of repeated gap formation, which both lead to nearby small gaps. Here, we emphasize the usefulness of UAV to record forest gaps of a very small size. These small gaps may originate from repeated gap-creating disturbances, and their spatial patterns should be monitored with spatially-explicit statistics at recurring intervals in order to further insights into forest dynamics.", "author" : [ { "dropping-particle" : "", "family" : "Getzin", "given" : "Stephan", "non-dropping-particle" : "", "parse-names" : false, "suffix" : "" }, { "dropping-particle" : "", "family" : "Nuske", "given" : "Robert S.", "non-dropping-particle" : "", "parse-names" : false, "suffix" : "" }, { "dropping-particle" : "", "family" : "Wiegand", "given" : "Kerstin", "non-dropping-particle" : "", "parse-names" : false, "suffix" : "" } ], "container-title" : "Remote Sensing", "id" : "ITEM-7", "issue" : "8", "issued" : { "date-parts" : [ [ "2014" ] ] }, "page" : "6988-7004", "title" : "Using unmanned aerial vehicles (UAV) to quantify spatial gap patterns in forests", "type" : "article-journal", "volume" : "6" }, "uris" : [ "http://www.mendeley.com/documents/?uuid=1a99effb-148e-4112-87f8-c77f64574839" ] } ], "mendeley" : { "formattedCitation" : "(Gini et al. 2012; Zahawi et al. 2015; Lisein et al. 2015; Kachamba et al. 2016; Gonzalez et al. 2016; Zhang et al. 2016; Getzin, Nuske, and Wiegand 2014)", "plainTextFormattedCitation" : "(Gini et al. 2012; Zahawi et al. 2015; Lisein et al. 2015; Kachamba et al. 2016; Gonzalez et al. 2016; Zhang et al. 2016; Getzin, Nuske, and Wiegand 2014)", "previouslyFormattedCitation" : "(Gini et al. 2012; Zahawi et al. 2015; Lisein et al. 2015; Kachamba et al. 2016; Gonzalez et al. 2016; Zhang et al. 2016; Getzin, Nuske, and Wiegand 2014)" }, "properties" : { "noteIndex" : 0 }, "schema" : "https://github.com/citation-style-language/schema/raw/master/csl-citation.json" }</w:instrText>
      </w:r>
      <w:r w:rsidR="00CE2946">
        <w:fldChar w:fldCharType="separate"/>
      </w:r>
      <w:r w:rsidR="005867E7" w:rsidRPr="005867E7">
        <w:rPr>
          <w:noProof/>
        </w:rPr>
        <w:t>(Gini et al. 2012; Zahawi et al. 2015; Lisein et al. 2015; Kachamba et al. 2016; Gonzalez et al. 2016; Zhang et al. 2016; Getzin, Nuske, and Wiegand 2014)</w:t>
      </w:r>
      <w:r w:rsidR="00CE2946">
        <w:fldChar w:fldCharType="end"/>
      </w:r>
      <w:r w:rsidRPr="005867E7">
        <w:t xml:space="preserve">. </w:t>
      </w:r>
      <w:r w:rsidRPr="00167BF5">
        <w:t xml:space="preserve">Recently, shallow coastal habitats were also mapped </w:t>
      </w:r>
      <w:r w:rsidRPr="00167BF5">
        <w:lastRenderedPageBreak/>
        <w:t>using consumer grade RPAS</w:t>
      </w:r>
      <w:r w:rsidR="004732AE">
        <w:t xml:space="preserve"> </w:t>
      </w:r>
      <w:r w:rsidR="004732AE">
        <w:fldChar w:fldCharType="begin" w:fldLock="1"/>
      </w:r>
      <w:r w:rsidR="004732AE">
        <w:instrText>ADDIN CSL_CITATION { "citationItems" : [ { "id" : "ITEM-1", "itemData" : { "DOI" : "10.1016/j.ecss.2016.01.030", "ISBN" : "3337632025", "ISSN" : "02727714", "abstract" : "Acquiring seabed, landform or other topographic data in the field of marine ecology has a pivotal role in defining and mapping key marine habitats. However, accessibility for this kind of data with a high level of detail for very shallow and inaccessible marine habitats has been often challenging, time consuming. Spatial and temporal coverage often has to be compromised to make more cost effective the monitoring routine. Nowadays, emerging technologies, can overcome many of these constraints. Here we describe a recent development in remote sensing based on a small unmanned drone (UAVs) that produce very fine scale maps of fish nursery areas. This technology is simple to use, inexpensive, and timely in producing aerial photographs of marine areas. Both technical details regarding aerial photos acquisition (drone and camera settings) and post processing workflow (3D model generation with Structure From Motion algorithm and photo-stitching) are given. Finally by applying modern algorithm of semi-automatic image analysis and classification (Maximum Likelihood, ECHO and Object-based Image Analysis) we compared the results of three thematic maps of nursery area for juvenile sparid fishes, highlighting the potential of this method in mapping and monitoring coastal marine habitats.", "author" : [ { "dropping-particle" : "", "family" : "Ventura", "given" : "Daniele", "non-dropping-particle" : "", "parse-names" : false, "suffix" : "" }, { "dropping-particle" : "", "family" : "Bruno", "given" : "Michele", "non-dropping-particle" : "", "parse-names" : false, "suffix" : "" }, { "dropping-particle" : "", "family" : "Jona Lasinio", "given" : "Giovanna", "non-dropping-particle" : "", "parse-names" : false, "suffix" : "" }, { "dropping-particle" : "", "family" : "Belluscio", "given" : "Andrea", "non-dropping-particle" : "", "parse-names" : false, "suffix" : "" }, { "dropping-particle" : "", "family" : "Ardizzone", "given" : "Giandomenico", "non-dropping-particle" : "", "parse-names" : false, "suffix" : "" } ], "container-title" : "Estuarine, Coastal and Shelf Science", "id" : "ITEM-1", "issued" : { "date-parts" : [ [ "2016" ] ] }, "title" : "A low-cost drone based application for identifying and mapping of coastal fish nursery grounds", "type" : "article-journal", "volume" : "171" }, "uris" : [ "http://www.mendeley.com/documents/?uuid=4759aa80-6c5c-3da4-afac-846dfc3e37c4" ] }, { "id" : "ITEM-2", "itemData" : { "DOI" : "10.1007/s00338-016-1522-0", "ISBN" : "0722-4028", "ISSN" : "07224028", "abstract" : "Communicated by Geology Editor Prof. Eberhard Gischler", "author" : [ { "dropping-particle" : "", "family" : "Casella", "given" : "Elisa", "non-dropping-particle" : "", "parse-names" : false, "suffix" : "" }, { "dropping-particle" : "", "family" : "Collin", "given" : "Antoine", "non-dropping-particle" : "", "parse-names" : false, "suffix" : "" }, { "dropping-particle" : "", "family" : "Harris", "given" : "Daniel", "non-dropping-particle" : "", "parse-names" : false, "suffix" : "" }, { "dropping-particle" : "", "family" : "Ferse", "given" : "Sebastian", "non-dropping-particle" : "", "parse-names" : false, "suffix" : "" }, { "dropping-particle" : "", "family" : "Bejarano", "given" : "Sonia", "non-dropping-particle" : "", "parse-names" : false, "suffix" : "" }, { "dropping-particle" : "", "family" : "Parravicini", "given" : "Valeriano", "non-dropping-particle" : "", "parse-names" : false, "suffix" : "" }, { "dropping-particle" : "", "family" : "Hench", "given" : "James L.", "non-dropping-particle" : "", "parse-names" : false, "suffix" : "" }, { "dropping-particle" : "", "family" : "Rovere", "given" : "Alessio", "non-dropping-particle" : "", "parse-names" : false, "suffix" : "" } ], "container-title" : "Coral Reefs", "id" : "ITEM-2", "issue" : "1", "issued" : { "date-parts" : [ [ "2017" ] ] }, "page" : "269-275", "publisher" : "Springer Berlin Heidelberg", "title" : "Mapping coral reefs using consumer-grade drones and structure from motion photogrammetry techniques", "type" : "article-journal", "volume" : "36" }, "uris" : [ "http://www.mendeley.com/documents/?uuid=74c5b9b0-f002-4227-bc84-831a9ed405e5" ] } ], "mendeley" : { "formattedCitation" : "(Ventura et al. 2016; Casella et al. 2017)", "plainTextFormattedCitation" : "(Ventura et al. 2016; Casella et al. 2017)", "previouslyFormattedCitation" : "(Ventura et al. 2016; Casella et al. 2017)" }, "properties" : { "noteIndex" : 0 }, "schema" : "https://github.com/citation-style-language/schema/raw/master/csl-citation.json" }</w:instrText>
      </w:r>
      <w:r w:rsidR="004732AE">
        <w:fldChar w:fldCharType="separate"/>
      </w:r>
      <w:r w:rsidR="004732AE" w:rsidRPr="004732AE">
        <w:rPr>
          <w:noProof/>
        </w:rPr>
        <w:t>(Ventura et al. 2016; Casella et al. 2017)</w:t>
      </w:r>
      <w:r w:rsidR="004732AE">
        <w:fldChar w:fldCharType="end"/>
      </w:r>
      <w:r w:rsidR="004732AE">
        <w:t xml:space="preserve"> </w:t>
      </w:r>
      <w:r w:rsidRPr="00167BF5">
        <w:t>but also to monitor</w:t>
      </w:r>
      <w:r w:rsidR="004732AE">
        <w:t xml:space="preserve"> shorelines</w:t>
      </w:r>
      <w:r w:rsidR="004732AE" w:rsidRPr="00167BF5">
        <w:t xml:space="preserve"> </w:t>
      </w:r>
      <w:r w:rsidR="004732AE">
        <w:t xml:space="preserve">erosion dynamics </w:t>
      </w:r>
      <w:r w:rsidR="004732AE">
        <w:fldChar w:fldCharType="begin" w:fldLock="1"/>
      </w:r>
      <w:r w:rsidR="00982A84">
        <w:instrText>ADDIN CSL_CITATION { "citationItems" : [ { "id" : "ITEM-1", "itemData" : { "DOI" : "10.1007/s00367-016-0435-9", "ISSN" : "14321157", "abstract" : "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u2013winter of 2013\u20132014 (1 November 2013, 4 December 2013, 17 March 2014) to obtain digital elevation models and orthophotos of the beach. Changes in beach topography associated with storm action and human activities were assessed in terms of gain/loss of sediments and shifting of the wet\u2013dry boundary defining the shoreline. Between the first and second surveys, the study area was hit by two storms (10\u201311 November 2013 and 21\u201322 November 2013) with waves approaching from the E\u2013NNE, causing a shoreline retreat which, in some sectors, reached 7 m. Between the second and third surveys, by contrast, four storms (25\u201327 December 2013, 5\u20136 January 2014, 17\u201318 January 2014 and 6\u2013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Stark", "given" : "Colin P.", "non-dropping-particle" : "", "parse-names" : false, "suffix" : "" }, { "dropping-particle" : "", "family" : "Casella", "given" : "Marco", "non-dropping-particle" : "", "parse-names" : false, "suffix" : "" }, { "dropping-particle" : "", "family" : "Ferrari", "given" : "Marco", "non-dropping-particle" : "", "parse-names" : false, "suffix" : "" }, { "dropping-particle" : "", "family" : "Firpo", "given" : "Marco", "non-dropping-particle" : "", "parse-names" : false, "suffix" : "" } ], "container-title" : "Geo-Marine Letters", "id" : "ITEM-1", "issue" : "2", "issued" : { "date-parts" : [ [ "2016" ] ] }, "page" : "151-163", "title" : "Drones as tools for monitoring beach topography changes in the Ligurian Sea (NW Mediterranean)", "type" : "article-journal", "volume" : "36" }, "uris" : [ "http://www.mendeley.com/documents/?uuid=3b701347-7946-48cc-b8df-ea1d22a2c598" ] }, { "id" : "ITEM-2", "itemData" : { "DOI" : "10.1016/j.ecss.2014.08.012", "ISBN" : "0272-7714", "ISSN" : "02727714", "abstract" : "Monitoring the impact of sea storms on coastal areas is fundamental to study beach evolution and the vulnerability of low-lying coasts to erosion and flooding. Modelling wave runup on a beach is possible, but it requires accurate topographic data and model tuning, that can be done comparing observed and modeled runup. In this study we collected aerial photos using an Unmanned Aerial Vehicle after two different swells on the same study area. We merged the point cloud obtained with photogrammetry with multibeam data, in order to obtain a complete beach topography. Then, on each set of rectified and georeferenced UAV orthophotos, we identified the maximum wave runup for both events recognizing the wet area left by the waves. We then used our topography and numerical models to simulate the wave runup and compare the model results to observed values during the two events. Our results highlight the potential of the methodology presented, which integrates UAV platforms, photogrammetry and Geographic Information Systems to provide faster and cheaper information on beach topography and geomorphology compared with traditional techniques without losing in accuracy. We use the results obtained from this technique as a topographic base for a model that calculates runup for the two swells. The observed and modeled runups are consistent, and open new directions for future research.",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Mucerino", "given" : "Luigi", "non-dropping-particle" : "", "parse-names" : false, "suffix" : "" }, { "dropping-particle" : "", "family" : "Casella", "given" : "Marco", "non-dropping-particle" : "", "parse-names" : false, "suffix" : "" }, { "dropping-particle" : "", "family" : "Cusati", "given" : "Luis Alberto", "non-dropping-particle" : "", "parse-names" : false, "suffix" : "" }, { "dropping-particle" : "", "family" : "Vacchi", "given" : "Matteo", "non-dropping-particle" : "", "parse-names" : false, "suffix" : "" }, { "dropping-particle" : "", "family" : "Ferrari", "given" : "Marco", "non-dropping-particle" : "", "parse-names" : false, "suffix" : "" }, { "dropping-particle" : "", "family" : "Firpo", "given" : "Marco", "non-dropping-particle" : "", "parse-names" : false, "suffix" : "" } ], "container-title" : "Estuarine, Coastal and Shelf Science", "id" : "ITEM-2", "issued" : { "date-parts" : [ [ "2014" ] ] }, "page" : "160-167", "publisher" : "Elsevier Ltd", "title" : "Study of wave runup using numerical models and low-altitude aerial photogrammetry: A tool for coastal management", "type" : "article-journal", "volume" : "149" }, "uris" : [ "http://www.mendeley.com/documents/?uuid=ac916543-a804-4605-bdf9-3b7f6ce633f8" ] } ], "mendeley" : { "formattedCitation" : "(Casella et al. 2016, 2014)", "plainTextFormattedCitation" : "(Casella et al. 2016, 2014)", "previouslyFormattedCitation" : "(Casella et al. 2016, 2014)" }, "properties" : { "noteIndex" : 0 }, "schema" : "https://github.com/citation-style-language/schema/raw/master/csl-citation.json" }</w:instrText>
      </w:r>
      <w:r w:rsidR="004732AE">
        <w:fldChar w:fldCharType="separate"/>
      </w:r>
      <w:r w:rsidR="004732AE" w:rsidRPr="004732AE">
        <w:rPr>
          <w:noProof/>
        </w:rPr>
        <w:t>(Casella et al. 2016, 2014)</w:t>
      </w:r>
      <w:r w:rsidR="004732AE">
        <w:fldChar w:fldCharType="end"/>
      </w:r>
      <w:r w:rsidR="004732AE">
        <w:t xml:space="preserve">. </w:t>
      </w:r>
      <w:r w:rsidRPr="00167BF5">
        <w:t>This momentum has been especially notable with the parallel development of affordable multispectral and hyperspectral sen</w:t>
      </w:r>
      <w:r w:rsidR="00982A84">
        <w:t xml:space="preserve">sors adapted to small aircraft </w:t>
      </w:r>
      <w:r w:rsidR="00982A84">
        <w:fldChar w:fldCharType="begin" w:fldLock="1"/>
      </w:r>
      <w:r w:rsidR="00167E3B">
        <w:instrText>ADDIN CSL_CITATION { "citationItems" : [ { "id" : "ITEM-1", "itemData" : { "abstract" : "In this paper we present the prototype of a light-weight multi-spectral sensor which can be flown on a micro UAV and we discuss the promising results from two field tests which show the excellent potential for assessing plant health in agronomical research. We start out by illustrating the gap between air- and space-based remote sensing (RS) on the one side and ground-based RS on the other. We highlight the need for (very) high resolution remote sensing offered by low altitude airborne platforms such as mini or micro UAVs (unmanned aerial vehicles). For this purpose, we first discuss the specific characteristics and requirements of typical applications requiring very high resolution RS. We then look into recent developments in light-weight UAV technologies and present the micro UAV which served as platform for the sensor development and tests at the University of Applied Sciences Northwestern Switzerland (FHNW). In the following section we provide a description and discussion of the MultiSpectralMicroSensor (MSMS), the prototype of a light-weight multispectral sensor developed at the FHNW. We further describe two field campaigns with two different types of UAV platforms and MS sensors and discuss the obtained results, which clearly demonstrate the excellent potential of very high-resolution micro UAV based remote sensing applications.", "author" : [ { "dropping-particle" : "", "family" : "Nebiker", "given" : "S.", "non-dropping-particle" : "", "parse-names" : false, "suffix" : "" }, { "dropping-particle" : "", "family" : "Annen", "given" : "A.", "non-dropping-particle" : "", "parse-names" : false, "suffix" : "" }, { "dropping-particle" : "", "family" : "Scherrer", "given" : "M.", "non-dropping-particle" : "", "parse-names" : false, "suffix" : "" }, { "dropping-particle" : "", "family" : "Oesch.", "given" : "D.", "non-dropping-particle" : "", "parse-names" : false, "suffix" : "" } ], "container-title" : "The International Archives of the Photogrammetry, Remote Sensing and Spatial Information Sciences", "id" : "ITEM-1", "issued" : { "date-parts" : [ [ "2008" ] ] }, "page" : "1193-1200", "title" : "A light-weight multispectral sensor for micro uav \u2013 opportunities for very high resolution airborne remote sensing", "type" : "article-journal", "volume" : "XXXVII" }, "uris" : [ "http://www.mendeley.com/documents/?uuid=61051ebe-aeaf-46f4-afaa-759426818484" ] } ], "mendeley" : { "formattedCitation" : "(Nebiker et al. 2008)", "plainTextFormattedCitation" : "(Nebiker et al. 2008)", "previouslyFormattedCitation" : "(Nebiker et al. 2008)" }, "properties" : { "noteIndex" : 0 }, "schema" : "https://github.com/citation-style-language/schema/raw/master/csl-citation.json" }</w:instrText>
      </w:r>
      <w:r w:rsidR="00982A84">
        <w:fldChar w:fldCharType="separate"/>
      </w:r>
      <w:r w:rsidR="00982A84" w:rsidRPr="00982A84">
        <w:rPr>
          <w:noProof/>
        </w:rPr>
        <w:t>(Nebiker et al. 2008)</w:t>
      </w:r>
      <w:r w:rsidR="00982A84">
        <w:fldChar w:fldCharType="end"/>
      </w:r>
      <w:r w:rsidRPr="00167BF5">
        <w:t>.</w:t>
      </w:r>
    </w:p>
    <w:p w:rsidR="004D5E3A" w:rsidRPr="00167BF5" w:rsidRDefault="0052773D" w:rsidP="006E54EF">
      <w:pPr>
        <w:pStyle w:val="Ttulo2"/>
        <w:jc w:val="both"/>
        <w:rPr>
          <w:rFonts w:cs="Times New Roman"/>
        </w:rPr>
      </w:pPr>
      <w:bookmarkStart w:id="6" w:name="infrastructure-and-risk-assessment"/>
      <w:bookmarkEnd w:id="6"/>
      <w:r w:rsidRPr="00167BF5">
        <w:rPr>
          <w:rFonts w:cs="Times New Roman"/>
        </w:rPr>
        <w:t>Infrastructure and risk assessment</w:t>
      </w:r>
    </w:p>
    <w:p w:rsidR="004D5E3A" w:rsidRPr="00167BF5" w:rsidRDefault="0052773D" w:rsidP="00167BF5">
      <w:pPr>
        <w:pStyle w:val="FirstParagraph"/>
        <w:ind w:firstLine="720"/>
        <w:jc w:val="both"/>
      </w:pPr>
      <w:r w:rsidRPr="00167BF5">
        <w:t xml:space="preserve">Other research projects highlight the convenience of RPAS in assessing the risk that linear electrical </w:t>
      </w:r>
      <w:r w:rsidR="004B3C76" w:rsidRPr="00167BF5">
        <w:t>infrastructures</w:t>
      </w:r>
      <w:r w:rsidRPr="00167BF5">
        <w:t xml:space="preserve"> posed for birds</w:t>
      </w:r>
      <w:r w:rsidR="002413F8" w:rsidRPr="00167BF5">
        <w:t xml:space="preserve"> </w:t>
      </w:r>
      <w:r w:rsidR="002413F8" w:rsidRPr="00167BF5">
        <w:fldChar w:fldCharType="begin" w:fldLock="1"/>
      </w:r>
      <w:r w:rsidR="00B72A8B" w:rsidRPr="00167BF5">
        <w:instrText>ADDIN CSL_CITATION { "citationID" : "H2E1g7It", "citationItems" : [ { "id" : "ITEM-1",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1",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2",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2", "issue" : "4", "issued" : { "date-parts" : [ [ "2015" ] ] }, "page" : "252-258", "title" : "Mitigating avian collision with power lines: a proof of concept for installation of line markers via unmanned aerial vehicle", "type" : "article-journal", "volume" : "3" }, "uri" : [ "http://www.mendeley.com/documents/?uuid=0b3f4b99-0af6-4969-971a-2ea785b0eec4" ], "uris" : [ "http://www.mendeley.com/documents/?uuid=0b3f4b99-0af6-4969-971a-2ea785b0eec4" ] } ], "mendeley" : { "formattedCitation" : "(Barasona et al. 2014; Lobermeier et al. 2015)", "plainTextFormattedCitation" : "(Barasona et al. 2014; Lobermeier et al. 2015)", "previouslyFormattedCitation" : "(Barasona et al. 2014; Lobermeier et al. 2015)" }, "properties" : { "formattedCitation" : "{\\rtf (Barasona et\\uc0\\u160{}al. 2014; Lobermeier et\\uc0\\u160{}al. 2015)}", "noteIndex" : 0, "plainCitation" : "(Barasona et\u00a0al. 2014; Lobermeier et\u00a0al. 2015)" }, "schema" : "https://github.com/citation-style-language/schema/raw/master/csl-citation.json" }</w:instrText>
      </w:r>
      <w:r w:rsidR="002413F8" w:rsidRPr="00167BF5">
        <w:fldChar w:fldCharType="separate"/>
      </w:r>
      <w:r w:rsidR="000F375F" w:rsidRPr="00167BF5">
        <w:rPr>
          <w:noProof/>
        </w:rPr>
        <w:t>(Barasona et al. 2014; Lobermeier et al. 2015)</w:t>
      </w:r>
      <w:r w:rsidR="002413F8" w:rsidRPr="00167BF5">
        <w:fldChar w:fldCharType="end"/>
      </w:r>
      <w:r w:rsidRPr="00167BF5">
        <w:t xml:space="preserve"> or identify nests on the ground at risk of destruction by harvesting </w:t>
      </w:r>
      <w:r w:rsidR="002413F8" w:rsidRPr="00167BF5">
        <w:fldChar w:fldCharType="begin" w:fldLock="1"/>
      </w:r>
      <w:r w:rsidR="006032F5" w:rsidRPr="00167BF5">
        <w:instrText>ADDIN CSL_CITATION { "citationID" : "YUrYovcp", "citationItems" : [ { "id" : "ITEM-1", "itemData" : { "author" : [ { "dropping-particle" : "", "family" : "Mulero-P\u00e1zm\u00e1ny M.", "given" : "Negro JJ.", "non-dropping-particle" : "", "parse-names" : false, "suffix" : "" } ], "container-title" : "\u201cAEROMAB: \u201cSmall UAS for Montagu\u00b4s Harrier\u00b4s Circus pygargus nests monitoring\u201d. RED UAS Intenational Congress. University of Engineering, Seville, Spain. December 2011. (Poster)", "id" : "ITEM-1", "issued" : { "date-parts" : [ [ "2011" ] ] }, "title" : "AEROMAB: \u201cSmall UAS for Montagu\u00b4s Harrier\u00b4s Circus pygargus nests monitoring", "type" : "article-journal" }, "uri" : [ "http://www.mendeley.com/documents/?uuid=ee8871cc-abb5-452d-84c1-74a95fbbc75e" ], "uris" : [ "http://www.mendeley.com/documents/?uuid=ee8871cc-abb5-452d-84c1-74a95fbbc75e" ] } ], "mendeley" : { "formattedCitation" : "(Mulero-P\u00e1zm\u00e1ny M. 2011)", "plainTextFormattedCitation" : "(Mulero-P\u00e1zm\u00e1ny M. 2011)", "previouslyFormattedCitation" : "(Mulero-P\u00e1zm\u00e1ny M. 2011)" }, "properties" : { "formattedCitation" : "{\\rtf (Mulero-P\\uc0\\u225{}zm\\uc0\\u225{}ny M. 2011)}", "noteIndex" : 0, "plainCitation" : "(Mulero-P\u00e1zm\u00e1ny M. 2011)" }, "schema" : "https://github.com/citation-style-language/schema/raw/master/csl-citation.json" }</w:instrText>
      </w:r>
      <w:r w:rsidR="002413F8" w:rsidRPr="00167BF5">
        <w:fldChar w:fldCharType="separate"/>
      </w:r>
      <w:r w:rsidR="0063036A" w:rsidRPr="00167BF5">
        <w:rPr>
          <w:noProof/>
        </w:rPr>
        <w:t>(Mulero-Pázmány M. 2011)</w:t>
      </w:r>
      <w:r w:rsidR="002413F8" w:rsidRPr="00167BF5">
        <w:fldChar w:fldCharType="end"/>
      </w:r>
      <w:r w:rsidR="002413F8" w:rsidRPr="00167BF5">
        <w:t>.</w:t>
      </w:r>
    </w:p>
    <w:p w:rsidR="004D5E3A" w:rsidRPr="00167BF5" w:rsidRDefault="0052773D" w:rsidP="006E54EF">
      <w:pPr>
        <w:pStyle w:val="Ttulo2"/>
        <w:jc w:val="both"/>
        <w:rPr>
          <w:rFonts w:cs="Times New Roman"/>
        </w:rPr>
      </w:pPr>
      <w:bookmarkStart w:id="7" w:name="law-enforcement"/>
      <w:bookmarkEnd w:id="7"/>
      <w:r w:rsidRPr="00167BF5">
        <w:rPr>
          <w:rFonts w:cs="Times New Roman"/>
        </w:rPr>
        <w:t>Law enforcement</w:t>
      </w:r>
    </w:p>
    <w:p w:rsidR="004D5E3A" w:rsidRPr="00167BF5" w:rsidRDefault="0052773D" w:rsidP="00167BF5">
      <w:pPr>
        <w:pStyle w:val="FirstParagraph"/>
        <w:ind w:firstLine="720"/>
        <w:jc w:val="both"/>
      </w:pPr>
      <w:r w:rsidRPr="00167BF5">
        <w:t xml:space="preserve">RPAS have also relevance in the control and surveillance of protected areas, </w:t>
      </w:r>
      <w:r w:rsidR="00021621">
        <w:t xml:space="preserve">including monitor </w:t>
      </w:r>
      <w:r w:rsidRPr="00167BF5">
        <w:t>poaching and illegal fishing activities</w:t>
      </w:r>
      <w:r w:rsidR="002413F8" w:rsidRPr="00167BF5">
        <w:t xml:space="preserve"> </w:t>
      </w:r>
      <w:r w:rsidR="002413F8" w:rsidRPr="00167BF5">
        <w:fldChar w:fldCharType="begin" w:fldLock="1"/>
      </w:r>
      <w:r w:rsidR="006032F5" w:rsidRPr="00167BF5">
        <w:instrText>ADDIN CSL_CITATION { "citationID" : "co2q6VN8",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 : [ "http://www.mendeley.com/documents/?uuid=2197735f-0cf7-4ae3-b65a-ac1280dbe160" ], "uris" : [ "http://www.mendeley.com/documents/?uuid=2197735f-0cf7-4ae3-b65a-ac1280dbe160" ] }, { "id" : "ITEM-2", "itemData" : { "DOI" : "10.1038/srep38135", "author" : [ { "dropping-particle" : "Di", "family" : "Franco", "given" : "Antonio", "non-dropping-particle" : "", "parse-names" : false, "suffix" : "" }, { "dropping-particle" : "", "family" : "Thiriet", "given" : "Pierre", "non-dropping-particle" : "", "parse-names" : false, "suffix" : "" }, { "dropping-particle" : "Di", "family" : "Carlo", "given" : "Giuseppe", "non-dropping-particle" : "", "parse-names" : false, "suffix" : "" }, { "dropping-particle" : "", "family" : "Dimitriadis", "given" : "Charalampos", "non-dropping-particle" : "", "parse-names" : false, "suffix" : "" }, { "dropping-particle" : "", "family" : "Francour", "given" : "Patrice", "non-dropping-particle" : "", "parse-names" : false, "suffix" : "" }, { "dropping-particle" : "", "family" : "Guti\u00e9rrez", "given" : "Nicolas L", "non-dropping-particle" : "", "parse-names" : false, "suffix" : "" }, { "dropping-particle" : "De", "family" : "Grissac", "given" : "Alain Jeudy", "non-dropping-particle" : "", "parse-names" : false, "suffix" : "" }, { "dropping-particle" : "", "family" : "Koutsoubas", "given" : "Drosos", "non-dropping-particle" : "", "parse-names" : false, "suffix" : "" }, { "dropping-particle" : "", "family" : "Milazzo", "given" : "Marco", "non-dropping-particle" : "", "parse-names" : false, "suffix" : "" }, { "dropping-particle" : "", "family" : "Otero", "given" : "Mar", "non-dropping-particle" : "", "parse-names" : false, "suffix" : "" }, { "dropping-particle" : "", "family" : "Piante", "given" : "Catherine", "non-dropping-particle" : "", "parse-names" : false, "suffix" : "" }, { "dropping-particle" : "", "family" : "Plass-johnson", "given" : "Jeremiah", "non-dropping-particle" : "", "parse-names" : false, "suffix" : "" }, { "dropping-particle" : "", "family" : "Sainz-trapaga", "given" : "Susana", "non-dropping-particle" : "", "parse-names" : false, "suffix" : "" }, { "dropping-particle" : "", "family" : "Santarossa", "given" : "Luca", "non-dropping-particle" : "", "parse-names" : false, "suffix" : "" }, { "dropping-particle" : "", "family" : "Tudela", "given" : "Sergi", "non-dropping-particle" : "", "parse-names" : false, "suffix" : "" }, { "dropping-particle" : "", "family" : "Guidetti", "given" : "Paolo", "non-dropping-particle" : "", "parse-names" : false, "suffix" : "" } ], "container-title" : "Nature Publishing Group", "id" : "ITEM-2", "issue" : "November", "issued" : { "date-parts" : [ [ "2016" ] ] }, "page" : "1-9", "publisher" : "Nature Publishing Group", "title" : "Five key attributes can increase marine protected areas performance for small-scale fisheries management", "type" : "article-journal" }, "uri" : [ "http://www.mendeley.com/documents/?uuid=264a0055-7294-4376-81d3-9161a53d9269" ], "uris" : [ "http://www.mendeley.com/documents/?uuid=264a0055-7294-4376-81d3-9161a53d9269" ] }, { "id" : "ITEM-3", "itemData" : { "DOI" : "10.1007/978-3-319-08368-1_24", "ISBN" : "9783319083674", "ISSN" : "18678211", "author" : [ { "dropping-particle" : "", "family" : "Olivares-Mendez", "given" : "Miguel A", "non-dropping-particle" : "", "parse-names" : false, "suffix" : "" }, { "dropping-particle" : "", "family" : "Bissyand\u00e9", "given" : "Tegawend\u00e9 F", "non-dropping-particle" : "", "parse-names" : false, "suffix" : "" }, { "dropping-particle" : "", "family" : "Somasundar", "given" : "Kannan", "non-dropping-particle" : "", "parse-names" : false, "suffix" : "" }, { "dropping-particle" : "", "family" : "Klein", "given" : "Jacques", "non-dropping-particle" : "", "parse-names" : false, "suffix" : "" }, { "dropping-particle" : "", "family" : "Voos", "given" : "Holger", "non-dropping-particle" : "", "parse-names" : false, "suffix" : "" }, { "dropping-particle" : "", "family" : "Traon", "given" : "Yves", "non-dropping-particle" : "Le", "parse-names" : false, "suffix" : "" } ], "container-title" : "Lecture Notes of the Institute for Computer Sciences, Social-Informatics and Telecommunications Engineering, LNICST", "id" : "ITEM-3", "issued" : { "date-parts" : [ [ "2014" ] ] }, "page" : "198-208", "title" : "The NOAH Project: Giving a Chance to Threatened Species in Africa with UAVs", "type" : "article-journal", "volume" : "135 LNICST" }, "uri" : [ "http://www.mendeley.com/documents/?uuid=fe139580-83bb-4af1-a497-f2fa1df15c7b" ], "uris" : [ "http://www.mendeley.com/documents/?uuid=fe139580-83bb-4af1-a497-f2fa1df15c7b" ] } ], "mendeley" : { "formattedCitation" : "(Mulero-P\u00e1zm\u00e1ny et al. 2014; Franco et al. 2016; Olivares-Mendez et al. 2014)", "plainTextFormattedCitation" : "(Mulero-P\u00e1zm\u00e1ny et al. 2014; Franco et al. 2016; Olivares-Mendez et al. 2014)", "previouslyFormattedCitation" : "(Mulero-P\u00e1zm\u00e1ny et al. 2014; Franco et al. 2016; Olivares-Mendez et al. 2014)" }, "properties" : { "formattedCitation" : "{\\rtf (Mulero-P\\uc0\\u225{}zm\\uc0\\u225{}ny et\\uc0\\u160{}al. 2014; Franco et\\uc0\\u160{}al. 2016; Olivares-Mendez et\\uc0\\u160{}al. 2014)}", "noteIndex" : 0, "plainCitation" : "(Mulero-P\u00e1zm\u00e1ny et\u00a0al. 2014; Franco et\u00a0al. 2016; Olivares-Mendez et\u00a0al. 2014)" }, "schema" : "https://github.com/citation-style-language/schema/raw/master/csl-citation.json" }</w:instrText>
      </w:r>
      <w:r w:rsidR="002413F8" w:rsidRPr="00167BF5">
        <w:fldChar w:fldCharType="separate"/>
      </w:r>
      <w:r w:rsidR="000F375F" w:rsidRPr="00167BF5">
        <w:rPr>
          <w:noProof/>
        </w:rPr>
        <w:t>(Mulero-Pázmány et al. 2014; Franco et al. 2016; Olivares-Mendez et al. 2014)</w:t>
      </w:r>
      <w:r w:rsidR="002413F8" w:rsidRPr="00167BF5">
        <w:fldChar w:fldCharType="end"/>
      </w:r>
      <w:r w:rsidRPr="00167BF5">
        <w:t xml:space="preserve"> </w:t>
      </w:r>
      <w:r w:rsidR="005953E0">
        <w:t>and</w:t>
      </w:r>
      <w:r w:rsidRPr="00167BF5">
        <w:t xml:space="preserve"> other less contentious illegal activities</w:t>
      </w:r>
      <w:r w:rsidR="002413F8" w:rsidRPr="00167BF5">
        <w:t xml:space="preserve"> </w:t>
      </w:r>
      <w:r w:rsidR="002413F8" w:rsidRPr="00167BF5">
        <w:fldChar w:fldCharType="begin" w:fldLock="1"/>
      </w:r>
      <w:r w:rsidR="006032F5" w:rsidRPr="00167BF5">
        <w:instrText>ADDIN CSL_CITATION { "citationID" : "BsBEaEfk", "citationItems" : [ { "id" : "ITEM-1", "itemData" : { "author" : [ { "dropping-particle" : "", "family" : "Sabella", "given" : "Giorgio", "non-dropping-particle" : "", "parse-names" : false, "suffix" : "" }, { "dropping-particle" : "", "family" : "Viglianisi", "given" : "Fabio Massimo", "non-dropping-particle" : "", "parse-names" : false, "suffix" : "" }, { "dropping-particle" : "", "family" : "Rotondi", "given" : "Sergio", "non-dropping-particle" : "", "parse-names" : false, "suffix" : "" }, { "dropping-particle" : "", "family" : "Brogna", "given" : "Filadelfo", "non-dropping-particle" : "", "parse-names" : false, "suffix" : "" } ], "id" : "ITEM-1", "issue" : "1", "issued" : { "date-parts" : [ [ "2017" ] ] }, "page" : "79-86", "title" : "Preliminary observations on the use of drones in the environ- mental monitoring and in the management of protected areas. The case study of \u201cR.N.O. Vendicari\u201d, Syracuse (Italy)", "type" : "article-journal", "volume" : "8" }, "uri" : [ "http://www.mendeley.com/documents/?uuid=ef875a65-8b4d-43ca-a942-d0624a331743" ], "uris" : [ "http://www.mendeley.com/documents/?uuid=ef875a65-8b4d-43ca-a942-d0624a331743" ] } ], "mendeley" : { "formattedCitation" : "(Sabella et al. 2017)", "plainTextFormattedCitation" : "(Sabella et al. 2017)", "previouslyFormattedCitation" : "(Sabella et al. 2017)" }, "properties" : { "formattedCitation" : "{\\rtf (Sabella et\\uc0\\u160{}al. 2017)}", "noteIndex" : 0, "plainCitation" : "(Sabella et\u00a0al. 2017)" }, "schema" : "https://github.com/citation-style-language/schema/raw/master/csl-citation.json" }</w:instrText>
      </w:r>
      <w:r w:rsidR="002413F8" w:rsidRPr="00167BF5">
        <w:fldChar w:fldCharType="separate"/>
      </w:r>
      <w:r w:rsidR="000F375F" w:rsidRPr="00167BF5">
        <w:rPr>
          <w:noProof/>
        </w:rPr>
        <w:t>(Sabella et al. 2017)</w:t>
      </w:r>
      <w:r w:rsidR="002413F8" w:rsidRPr="00167BF5">
        <w:fldChar w:fldCharType="end"/>
      </w:r>
      <w:r w:rsidR="002413F8" w:rsidRPr="00167BF5">
        <w:t xml:space="preserve">. </w:t>
      </w:r>
      <w:r w:rsidR="002413F8" w:rsidRPr="00167BF5">
        <w:fldChar w:fldCharType="begin" w:fldLock="1"/>
      </w:r>
      <w:r w:rsidR="006032F5" w:rsidRPr="00167BF5">
        <w:instrText>ADDIN CSL_CITATION { "citationID" : "XWu6u5HJ",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 : [ "http://www.mendeley.com/documents/?uuid=bfaa55ce-6ecb-4cf9-a229-cf5c2e77a514" ], "uris" : [ "http://www.mendeley.com/documents/?uuid=bfaa55ce-6ecb-4cf9-a229-cf5c2e77a514" ] } ], "mendeley" : { "formattedCitation" : "(Duffy 2014)", "plainTextFormattedCitation" : "(Duffy 2014)", "previouslyFormattedCitation" : "(Duffy 2014)" }, "properties" : { "formattedCitation" : "(Duffy 2014)", "noteIndex" : 0, "plainCitation" : "(Duffy 2014)" }, "schema" : "https://github.com/citation-style-language/schema/raw/master/csl-citation.json" }</w:instrText>
      </w:r>
      <w:r w:rsidR="002413F8" w:rsidRPr="00167BF5">
        <w:fldChar w:fldCharType="separate"/>
      </w:r>
      <w:r w:rsidR="0063036A" w:rsidRPr="00167BF5">
        <w:rPr>
          <w:noProof/>
        </w:rPr>
        <w:t>(Duffy 2014)</w:t>
      </w:r>
      <w:r w:rsidR="002413F8" w:rsidRPr="00167BF5">
        <w:fldChar w:fldCharType="end"/>
      </w:r>
      <w:r w:rsidRPr="00167BF5">
        <w:t xml:space="preserve"> analyzed the consequences of the militarization of conservation practices as an increasing trend in natural protected areas around the world and illustrates the use of RPAS through several examples.</w:t>
      </w:r>
    </w:p>
    <w:p w:rsidR="004D5E3A" w:rsidRPr="00167BF5" w:rsidRDefault="0052773D" w:rsidP="006E54EF">
      <w:pPr>
        <w:pStyle w:val="Ttulo2"/>
        <w:jc w:val="both"/>
        <w:rPr>
          <w:rFonts w:cs="Times New Roman"/>
        </w:rPr>
      </w:pPr>
      <w:bookmarkStart w:id="8" w:name="ecotourism"/>
      <w:bookmarkEnd w:id="8"/>
      <w:r w:rsidRPr="00167BF5">
        <w:rPr>
          <w:rFonts w:cs="Times New Roman"/>
        </w:rPr>
        <w:t>Ecotourism</w:t>
      </w:r>
    </w:p>
    <w:p w:rsidR="004D5E3A" w:rsidRPr="00167BF5" w:rsidRDefault="00094F79" w:rsidP="006E54EF">
      <w:pPr>
        <w:pStyle w:val="FirstParagraph"/>
        <w:jc w:val="both"/>
      </w:pPr>
      <w:r>
        <w:tab/>
      </w:r>
      <w:r w:rsidR="00DC78FE" w:rsidRPr="00167BF5">
        <w:fldChar w:fldCharType="begin" w:fldLock="1"/>
      </w:r>
      <w:r w:rsidR="00DC78FE" w:rsidRPr="00167BF5">
        <w:instrText>ADDIN CSL_CITATION { "citationID" : "jVNrkDZa", "citationItems" : [ { "id" : "ITEM-1", "itemData" : { "DOI" : "10.1080/14724049.2014.948448", "ISBN" : "1472-4049", "ISSN" : "1472-4049", "abstract" : "View full textDownload full textRelated articlesView all related articles$\\$n $\\$n $\\$n$\\$n$\\$n var addthis{_}config = {{}$\\$n ui{_}cobrand: \"Taylor {&amp;} Francis Online\",$\\$n services{_}compact: \"citeulike,netvibes,twitter,technorati,delicious,linkedin,facebook,stumbleupon,digg,google,more\",$\\$n pubid: \"ra-4dff56cd6bb1830b\"$\\$n {}};$\\$n$\\$n Share on facebook$\\$n Share on email$\\$n Share on twitter$\\$n More Sharing Services$\\$n $\\$n var addthis{_}config = {{}\"data{_}track{_}addressbar\":true,\"ui{_}click\":true{}};$\\$n $\\$n $\\$n $\\$n Add to shortlist$\\$n $\\$n $\\$n$\\$n $\\$n$\\$n $\\$n $\\$n $\\$n $\\$n Link$\\$n $\\$n$\\$n $\\$n $\\$n $\\$n Permalink$\\$n $\\$n$\\$n $\\$n $\\$n $\\$n$\\$n $\\$n$\\$n$\\$n$\\$n $\\$n $\\$n $\\$n$\\$n$\\$n$\\$n$\\$n $\\$n $\\$n http://dx.doi.org/10.1080/14724049.2014.948448$\\$n $\\$n $\\$n $\\$n $\\$n $\\$n $\\$n $\\$n $\\$n $\\$n$\\$n $\\$n $\\$n $\\$n Download Citation$\\$n $\\$n $\\$n $\\$n $\\$n Recommend to:$\\$n $\\$n $\\$n $\\$n $\\$n $\\$n$\\$n $\\$n$\\$n $\\$n $\\$n $\\$n $\\$n $\\$n$\\$n A friend", "author" : [ { "dropping-particle" : "", "family" : "King", "given" : "Lisa M", "non-dropping-particle" : "", "parse-names" : false, "suffix" : "" } ], "container-title" : "Journal of Ecotourism", "id" : "ITEM-1", "issue" : "1", "issued" : { "date-parts" : [ [ "2014" ] ] }, "page" : "85-92", "title" : "Will drones revolutionise ecotourism?", "type" : "article-journal", "volume" : "13" }, "uri" : [ "http://www.mendeley.com/documents/?uuid=c0925306-7d71-4bfd-b5b4-dff21265ef1e" ], "uris" : [ "http://www.mendeley.com/documents/?uuid=c0925306-7d71-4bfd-b5b4-dff21265ef1e" ] } ], "mendeley" : { "formattedCitation" : "(King 2014)", "plainTextFormattedCitation" : "(King 2014)", "previouslyFormattedCitation" : "(King 2014)" }, "properties" : { "formattedCitation" : "(King 2014)", "noteIndex" : 0, "plainCitation" : "(King 2014)" }, "schema" : "https://github.com/citation-style-language/schema/raw/master/csl-citation.json" }</w:instrText>
      </w:r>
      <w:r w:rsidR="00DC78FE" w:rsidRPr="00167BF5">
        <w:fldChar w:fldCharType="separate"/>
      </w:r>
      <w:r w:rsidR="00DC78FE" w:rsidRPr="00167BF5">
        <w:rPr>
          <w:noProof/>
        </w:rPr>
        <w:t>(King 2014)</w:t>
      </w:r>
      <w:r w:rsidR="00DC78FE" w:rsidRPr="00167BF5">
        <w:fldChar w:fldCharType="end"/>
      </w:r>
      <w:r w:rsidR="007E3B00">
        <w:t xml:space="preserve"> </w:t>
      </w:r>
      <w:r w:rsidR="0052773D" w:rsidRPr="00167BF5">
        <w:t>summarized po</w:t>
      </w:r>
      <w:r w:rsidR="007E3B00">
        <w:t xml:space="preserve">ssible recreational activities </w:t>
      </w:r>
      <w:r w:rsidR="0052773D" w:rsidRPr="00167BF5">
        <w:t>and formulas for granting RPAS flight permits in designated areas</w:t>
      </w:r>
      <w:r w:rsidR="007E3B00">
        <w:t>.</w:t>
      </w:r>
      <w:r w:rsidR="00ED7812" w:rsidRPr="00167BF5">
        <w:t xml:space="preserve"> </w:t>
      </w:r>
      <w:r w:rsidR="0052773D" w:rsidRPr="00167BF5">
        <w:t xml:space="preserve">Within the still scarce literature, </w:t>
      </w:r>
      <w:r w:rsidR="000E4693" w:rsidRPr="00167BF5">
        <w:fldChar w:fldCharType="begin" w:fldLock="1"/>
      </w:r>
      <w:r w:rsidR="006032F5" w:rsidRPr="00167BF5">
        <w:instrText>ADDIN CSL_CITATION { "citationID" : "3UltmuCh", "citationItems" : [ { "id" : "ITEM-1", "itemData" : { "DOI" : "10.1080/15022250.2016.1155481", "ISSN" : "1502-2250", "abstract" : "ABSTRACTThis paper addresses the lack of attention that so far has been given towards the challenges involved in applying visitor monitoring methods in open coastal and marine landscape settings. The topic is still largely overlooked in spite its importance for developing professionalized visitor monitoring procedures for coastal and marine areas. As a response, a monitoring case study from Kosterhavet National Park, Sweden, is introduced with a purpose to test and evaluate different applied visitor monitoring methods in a typical coastal and marine setting and with a special focus on reporting important challenges and experiences in this regard. Results are presented as three lessons that are discussed critically, including specific issues around sampling strategies and representativity of monitoring results, weather conditions in coastal and marine areas, and the need for a mixed-method strategy to acquire accurate results. Methodological contributions mainly concern how these challenges can be addresse...", "author" : [ { "dropping-particle" : "", "family" : "Hansen", "given" : "Andreas Skriver", "non-dropping-particle" : "", "parse-names" : false, "suffix" : "" } ], "container-title" : "Scandinavian Journal of Hospitality and Tourism", "id" : "ITEM-1", "issue" : "June", "issued" : { "date-parts" : [ [ "2016" ] ] }, "page" : "1-18", "title" : "Applying visitor monitoring methods in coastal and marine areas \u2013 some learnings and critical reflections from Sweden", "type" : "article-journal", "volume" : "2250" }, "uri" : [ "http://www.mendeley.com/documents/?uuid=3193a570-eb67-4390-b58c-55408dccab7f" ], "uris" : [ "http://www.mendeley.com/documents/?uuid=3193a570-eb67-4390-b58c-55408dccab7f" ] } ], "mendeley" : { "formattedCitation" : "(Hansen 2016)", "plainTextFormattedCitation" : "(Hansen 2016)", "previouslyFormattedCitation" : "(Hansen 2016)" }, "properties" : { "formattedCitation" : "(Hansen 2016)", "noteIndex" : 0, "plainCitation" : "(Hansen 2016)" }, "schema" : "https://github.com/citation-style-language/schema/raw/master/csl-citation.json" }</w:instrText>
      </w:r>
      <w:r w:rsidR="000E4693" w:rsidRPr="00167BF5">
        <w:fldChar w:fldCharType="separate"/>
      </w:r>
      <w:r w:rsidR="0063036A" w:rsidRPr="00167BF5">
        <w:rPr>
          <w:noProof/>
        </w:rPr>
        <w:t>(Hansen 2016)</w:t>
      </w:r>
      <w:r w:rsidR="000E4693" w:rsidRPr="00167BF5">
        <w:fldChar w:fldCharType="end"/>
      </w:r>
      <w:r w:rsidR="000E4693" w:rsidRPr="00167BF5">
        <w:t xml:space="preserve"> </w:t>
      </w:r>
      <w:r w:rsidR="0052773D" w:rsidRPr="00167BF5">
        <w:t xml:space="preserve">values the effectiveness of RPAS in monitoring visitors </w:t>
      </w:r>
      <w:r w:rsidR="007E3B00">
        <w:t>both in</w:t>
      </w:r>
      <w:r w:rsidR="0052773D" w:rsidRPr="00167BF5">
        <w:t xml:space="preserve"> marine and coastal areas</w:t>
      </w:r>
      <w:r w:rsidR="007E3B00">
        <w:t xml:space="preserve">. </w:t>
      </w:r>
      <w:r w:rsidR="00021621">
        <w:lastRenderedPageBreak/>
        <w:t xml:space="preserve">More recent, </w:t>
      </w:r>
      <w:r w:rsidR="007E3B00">
        <w:fldChar w:fldCharType="begin" w:fldLock="1"/>
      </w:r>
      <w:r w:rsidR="002F41E4">
        <w:instrText>ADDIN CSL_CITATION { "citationItems" : [ { "id" : "ITEM-1", "itemData" : { "author" : [ { "dropping-particle" : "", "family" : "Chamata", "given" : "Johnny Elie", "non-dropping-particle" : "", "parse-names" : false, "suffix" : "" }, { "dropping-particle" : "", "family" : "King", "given" : "Lisa Marie", "non-dropping-particle" : "", "parse-names" : false, "suffix" : "" } ], "container-title" : "The International Technology Management Review", "id" : "ITEM-1", "issue" : "4", "issued" : { "date-parts" : [ [ "2017" ] ] }, "page" : "158-164", "title" : "The Commercial Use of Drones in U.S. National Parks", "type" : "article-journal", "volume" : "6" }, "uris" : [ "http://www.mendeley.com/documents/?uuid=179ab36a-fa76-4178-aecb-3a175027099d" ] } ], "mendeley" : { "formattedCitation" : "(Chamata and King 2017)", "plainTextFormattedCitation" : "(Chamata and King 2017)", "previouslyFormattedCitation" : "(Chamata and King 2017)" }, "properties" : { "noteIndex" : 0 }, "schema" : "https://github.com/citation-style-language/schema/raw/master/csl-citation.json" }</w:instrText>
      </w:r>
      <w:r w:rsidR="007E3B00">
        <w:fldChar w:fldCharType="separate"/>
      </w:r>
      <w:r w:rsidR="0012697C" w:rsidRPr="0012697C">
        <w:rPr>
          <w:noProof/>
        </w:rPr>
        <w:t>(Chamata and King 2017)</w:t>
      </w:r>
      <w:r w:rsidR="007E3B00">
        <w:fldChar w:fldCharType="end"/>
      </w:r>
      <w:r w:rsidR="007E3B00">
        <w:t xml:space="preserve"> </w:t>
      </w:r>
      <w:r w:rsidR="00021621">
        <w:t>analyze</w:t>
      </w:r>
      <w:r w:rsidR="00292362">
        <w:t xml:space="preserve"> </w:t>
      </w:r>
      <w:r w:rsidR="007E3B00">
        <w:t xml:space="preserve">the positive socioeconomic impact to </w:t>
      </w:r>
      <w:r w:rsidR="00292362">
        <w:t xml:space="preserve">US </w:t>
      </w:r>
      <w:r w:rsidR="007E3B00">
        <w:t>National Parks while proposing possible profitable concession scenarios.</w:t>
      </w:r>
    </w:p>
    <w:p w:rsidR="004D5E3A" w:rsidRDefault="0052773D" w:rsidP="006E54EF">
      <w:pPr>
        <w:pStyle w:val="Ttulo1"/>
        <w:jc w:val="both"/>
        <w:rPr>
          <w:rFonts w:cs="Times New Roman"/>
        </w:rPr>
      </w:pPr>
      <w:bookmarkStart w:id="9" w:name="environmental-management-and-decision-su"/>
      <w:bookmarkEnd w:id="9"/>
      <w:r w:rsidRPr="00167BF5">
        <w:rPr>
          <w:rFonts w:cs="Times New Roman"/>
        </w:rPr>
        <w:t>Environmental management and decision support</w:t>
      </w:r>
    </w:p>
    <w:p w:rsidR="00A46CD1" w:rsidRPr="00167BF5" w:rsidRDefault="00167E3B" w:rsidP="00167E3B">
      <w:pPr>
        <w:pStyle w:val="Paragraph"/>
        <w:ind w:firstLine="720"/>
      </w:pPr>
      <w:r>
        <w:t xml:space="preserve">RPAS has been adapted to water </w:t>
      </w:r>
      <w:r>
        <w:fldChar w:fldCharType="begin" w:fldLock="1"/>
      </w:r>
      <w:r w:rsidR="00A2258C">
        <w:instrText>ADDIN CSL_CITATION { "citationItems" : [ { "id" : "ITEM-1", "itemData" : { "author" : [ { "dropping-particle" : "", "family" : "Cornell", "given" : "Dylan", "non-dropping-particle" : "", "parse-names" : false, "suffix" : "" }, { "dropping-particle" : "", "family" : "Herman", "given" : "Maryann", "non-dropping-particle" : "", "parse-names" : false, "suffix" : "" }, { "dropping-particle" : "", "family" : "Ontiveros", "given" : "Fernando", "non-dropping-particle" : "", "parse-names" : false, "suffix" : "" } ], "id" : "ITEM-1", "issued" : { "date-parts" : [ [ "2016" ] ] }, "title" : "Use of a UAV for Water Sampling to Assist Remote Sensing of Bacterial Flora in Freshwater Environments", "type" : "article-journal" }, "uri" : [ "http://www.mendeley.com/documents/?uuid=34e65e3c-ded0-4fb2-b493-6dd52fdcfd71" ], "uris" : [ "http://www.mendeley.com/documents/?uuid=34e65e3c-ded0-4fb2-b493-6dd52fdcfd71" ] }, { "id" : "ITEM-2",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2", "issued" : { "date-parts" : [ [ "2014" ] ] }, "page" : "72-76", "title" : "Remote water sampling using flying robots", "type" : "article-journal" }, "uri" : [ "http://www.mendeley.com/documents/?uuid=a1995ea5-636d-4405-b929-26934442827a" ], "uris" : [ "http://www.mendeley.com/documents/?uuid=a1995ea5-636d-4405-b929-26934442827a" ] } ], "mendeley" : { "formattedCitation" : "(Cornell, Herman, and Ontiveros 2016; Schwarzbach et al. 2014)", "plainTextFormattedCitation" : "(Cornell, Herman, and Ontiveros 2016; Schwarzbach et al. 2014)", "previouslyFormattedCitation" : "(Cornell, Herman, and Ontiveros 2016; Schwarzbach et al. 2014)" }, "properties" : { "noteIndex" : 0 }, "schema" : "https://github.com/citation-style-language/schema/raw/master/csl-citation.json" }</w:instrText>
      </w:r>
      <w:r>
        <w:fldChar w:fldCharType="separate"/>
      </w:r>
      <w:r w:rsidRPr="00167E3B">
        <w:rPr>
          <w:noProof/>
        </w:rPr>
        <w:t>(Cornell, Herman, and Ontiveros 2016; Schwarzbach et al. 2014)</w:t>
      </w:r>
      <w:r>
        <w:fldChar w:fldCharType="end"/>
      </w:r>
      <w:r>
        <w:t xml:space="preserve"> and air sampling </w:t>
      </w:r>
      <w:r w:rsidRPr="00167BF5">
        <w:fldChar w:fldCharType="begin" w:fldLock="1"/>
      </w:r>
      <w:r w:rsidRPr="00167BF5">
        <w:instrText>ADDIN CSL_CITATION { "citationID" : "Oq9Xv8U4", "citationItems" : [ { "id" : "ITEM-1", "itemData" : { "DOI" : "10.1002/rob", "author" : [ { "dropping-particle" : "", "family" : "Schmale", "given" : "DG", "non-dropping-particle" : "", "parse-names" : false, "suffix" : "" }, { "dropping-particle" : "", "family" : "Dingus", "given" : "Benjamin R.", "non-dropping-particle" : "", "parse-names" : false, "suffix" : "" }, { "dropping-particle" : "", "family" : "Reinholtz", "given" : "Charles", "non-dropping-particle" : "", "parse-names" : false, "suffix" : "" } ], "container-title" : "Journal of field robotics", "id" : "ITEM-1", "issue" : "3", "issued" : { "date-parts" : [ [ "2008" ] ] }, "page" : "133-147", "title" : "Development and application of an autonomous unmanned aerial vehicle for precise aerobiological sampling above agricultural fields", "type" : "article-journal", "volume" : "25" }, "uri" : [ "http://www.mendeley.com/documents/?uuid=20b3dcbc-1030-46e4-87f5-b8f8ccfbb468" ], "uris" : [ "http://www.mendeley.com/documents/?uuid=20b3dcbc-1030-46e4-87f5-b8f8ccfbb468" ] } ], "mendeley" : { "formattedCitation" : "(Schmale, Dingus, and Reinholtz 2008)", "plainTextFormattedCitation" : "(Schmale, Dingus, and Reinholtz 2008)", "previouslyFormattedCitation" : "(Schmale, Dingus, and Reinholtz 2008)" }, "properties" : { "formattedCitation" : "(Schmale, Dingus, y Reinholtz 2008)", "noteIndex" : 0, "plainCitation" : "(Schmale, Dingus, y Reinholtz 2008)" }, "schema" : "https://github.com/citation-style-language/schema/raw/master/csl-citation.json" }</w:instrText>
      </w:r>
      <w:r w:rsidRPr="00167BF5">
        <w:fldChar w:fldCharType="separate"/>
      </w:r>
      <w:r w:rsidRPr="00167BF5">
        <w:rPr>
          <w:noProof/>
        </w:rPr>
        <w:t>(Schmale, Dingus, and Reinholtz 2008)</w:t>
      </w:r>
      <w:r w:rsidRPr="00167BF5">
        <w:fldChar w:fldCharType="end"/>
      </w:r>
      <w:r>
        <w:t xml:space="preserve">, remote sensing pollution </w:t>
      </w:r>
      <w:r w:rsidR="00A46CD1" w:rsidRPr="00167BF5">
        <w:fldChar w:fldCharType="begin" w:fldLock="1"/>
      </w:r>
      <w:r w:rsidR="006032F5" w:rsidRPr="00167BF5">
        <w:instrText>ADDIN CSL_CITATION { "citationID" : "kPxFmI7c", "citationItems" : [ { "id" : "ITEM-1", "itemData" : { "ISBN" : "9781467344975", "ISSN" : "2154-4824", "abstract" : "Water environment monitoring is an important part of environmental monitoring. Due to the constraints of natural condition and time and temporal factors, the traditional monitoring method has some limitations. In recent years, remote Sensing technologies were widely applied in the investigation and monitoring of various pollutions in aquatic environments. Water pollution events like sediment pollution occur frequently in Southwest China. Hence, it is urgent to timely conduct water pollution investigation in target region and takes necessary measures to treat identified water pollution events. Field investigation is reliable but too expensive and time-consuming. Satellite or manned aerial remote sensing have the advantages of region-scale coverage and moderate timeliness, but restricted by the factors of heavy mist, low image resolution, poor human safety, and prohibitive cost. Unmanned Aerial Vehicle (UAV) remote sensing is a very promising approach for water pollution investigation in regional scope, as giving consideration to both accuracy and spatial coverage. In this paper, we demonstrate our practice and experiences in applying UAVs in the investigation of aquatic environment pollution from the aspects of UAV customization and modification, and UAV imagery Interpretation and analysis.", "author" : [ { "dropping-particle" : "", "family" : "Zang", "given" : "Wenqian", "non-dropping-particle" : "", "parse-names" : false, "suffix" : "" }, { "dropping-particle" : "", "family" : "Lin", "given" : "Jiayuan", "non-dropping-particle" : "", "parse-names" : false, "suffix" : "" }, { "dropping-particle" : "", "family" : "Wang", "given" : "Yangchun", "non-dropping-particle" : "", "parse-names" : false, "suffix" : "" }, { "dropping-particle" : "", "family" : "Tao", "given" : "Heping", "non-dropping-particle" : "", "parse-names" : false, "suffix" : "" } ], "container-title" : "World Automation Congress", "id" : "ITEM-1", "issue" : "Puerto Vallarta, Mexico, 2012", "issued" : { "date-parts" : [ [ "2012" ] ] }, "page" : "pp. 1-4", "title" : "Investigating small-scale water pollution with UAV Remote Sensing Technology", "type" : "article-journal" }, "uri" : [ "http://www.mendeley.com/documents/?uuid=a5fa7596-cd04-49a6-bc0a-785cb279d940" ], "uris" : [ "http://www.mendeley.com/documents/?uuid=a5fa7596-cd04-49a6-bc0a-785cb279d940" ] } ], "mendeley" : { "formattedCitation" : "(Zang et al. 2012)", "plainTextFormattedCitation" : "(Zang et al. 2012)", "previouslyFormattedCitation" : "(Zang et al. 2012)" }, "properties" : { "formattedCitation" : "{\\rtf (Zang et\\uc0\\u160{}al. 2012)}", "noteIndex" : 0, "plainCitation" : "(Zang et\u00a0al. 2012)" }, "schema" : "https://github.com/citation-style-language/schema/raw/master/csl-citation.json" }</w:instrText>
      </w:r>
      <w:r w:rsidR="00A46CD1" w:rsidRPr="00167BF5">
        <w:fldChar w:fldCharType="separate"/>
      </w:r>
      <w:r w:rsidR="000F375F" w:rsidRPr="00167BF5">
        <w:rPr>
          <w:noProof/>
        </w:rPr>
        <w:t>(Zang et al. 2012)</w:t>
      </w:r>
      <w:r w:rsidR="00A46CD1" w:rsidRPr="00167BF5">
        <w:fldChar w:fldCharType="end"/>
      </w:r>
      <w:r>
        <w:t xml:space="preserve"> or </w:t>
      </w:r>
      <w:r w:rsidR="0052773D" w:rsidRPr="00167BF5">
        <w:t xml:space="preserve">mapping </w:t>
      </w:r>
      <w:r w:rsidR="004B3C76" w:rsidRPr="00167BF5">
        <w:t>environmental</w:t>
      </w:r>
      <w:r w:rsidR="0052773D" w:rsidRPr="00167BF5">
        <w:t xml:space="preserve"> risk factors for predicting zoonotic diseases</w:t>
      </w:r>
      <w:r>
        <w:t xml:space="preserve"> </w:t>
      </w:r>
      <w:r w:rsidRPr="00167BF5">
        <w:t xml:space="preserve"> </w:t>
      </w:r>
      <w:r w:rsidRPr="00167BF5">
        <w:fldChar w:fldCharType="begin" w:fldLock="1"/>
      </w:r>
      <w:r w:rsidRPr="00167BF5">
        <w:instrText>ADDIN CSL_CITATION { "citationID" : "8r5bO7Wx", "citationItems" : [ { "id" : "ITEM-1", "itemData" : { "DOI" : "10.1016/j.pt.2014.09.001", "ISSN" : "14714922",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d" : { "date-parts" : [ [ "2014", "10" ] ] }, "page" : "1-6", "publisher" : "Elsevier Ltd", "title" : "Mapping infectious disease landscapes: unmanned aerial vehicles and epidemiology", "type" : "article-journal" }, "uri" : [ "http://www.mendeley.com/documents/?uuid=054a58cd-efac-4825-b9d2-ccfb62dadc19" ], "uris" : [ "http://www.mendeley.com/documents/?uuid=054a58cd-efac-4825-b9d2-ccfb62dadc19" ] } ], "mendeley" : { "formattedCitation" : "(Fornace et al. 2014)", "plainTextFormattedCitation" : "(Fornace et al. 2014)", "previouslyFormattedCitation" : "(Fornace et al. 2014)" }, "properties" : { "formattedCitation" : "{\\rtf (Fornace et\\uc0\\u160{}al. 2014)}", "noteIndex" : 0, "plainCitation" : "(Fornace et\u00a0al. 2014)" }, "schema" : "https://github.com/citation-style-language/schema/raw/master/csl-citation.json" }</w:instrText>
      </w:r>
      <w:r w:rsidRPr="00167BF5">
        <w:fldChar w:fldCharType="separate"/>
      </w:r>
      <w:r w:rsidRPr="00167BF5">
        <w:rPr>
          <w:noProof/>
        </w:rPr>
        <w:t>(Fornace et al. 2014)</w:t>
      </w:r>
      <w:r w:rsidRPr="00167BF5">
        <w:fldChar w:fldCharType="end"/>
      </w:r>
      <w:r w:rsidR="0052773D" w:rsidRPr="00167BF5">
        <w:t xml:space="preserve">. </w:t>
      </w:r>
      <w:r>
        <w:t xml:space="preserve">A </w:t>
      </w:r>
      <w:r w:rsidR="0052773D" w:rsidRPr="00167BF5">
        <w:t xml:space="preserve">recent publication </w:t>
      </w:r>
      <w:r w:rsidR="004B3C76" w:rsidRPr="00167BF5">
        <w:t>illustrate</w:t>
      </w:r>
      <w:r w:rsidR="0052773D" w:rsidRPr="00167BF5">
        <w:t xml:space="preserve"> several examples where RPAS were </w:t>
      </w:r>
      <w:r w:rsidR="004B3C76" w:rsidRPr="00167BF5">
        <w:t>successfully</w:t>
      </w:r>
      <w:r w:rsidR="0052773D" w:rsidRPr="00167BF5">
        <w:t xml:space="preserve"> operated to assist rescue teams</w:t>
      </w:r>
      <w:r w:rsidR="00A46CD1" w:rsidRPr="00167BF5">
        <w:t xml:space="preserve"> </w:t>
      </w:r>
      <w:r w:rsidR="00A46CD1" w:rsidRPr="00167BF5">
        <w:fldChar w:fldCharType="begin" w:fldLock="1"/>
      </w:r>
      <w:r w:rsidR="006032F5" w:rsidRPr="00167BF5">
        <w:instrText>ADDIN CSL_CITATION { "citationID" : "gAZrOtt3",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 : [ "http://www.mendeley.com/documents/?uuid=5ce0c7e5-884f-42ce-8c23-5cc5c9ba1533" ], "uris" : [ "http://www.mendeley.com/documents/?uuid=5ce0c7e5-884f-42ce-8c23-5cc5c9ba1533" ] } ], "mendeley" : { "formattedCitation" : "(Van Tilburg et al. 2017)", "plainTextFormattedCitation" : "(Van Tilburg et al. 2017)", "previouslyFormattedCitation" : "(Van Tilburg et al. 2017)" }, "properties" : { "formattedCitation" : "{\\rtf (Van Tilburg et\\uc0\\u160{}al. 2017)}", "noteIndex" : 0, "plainCitation" : "(Van Tilburg et\u00a0al. 2017)" }, "schema" : "https://github.com/citation-style-language/schema/raw/master/csl-citation.json" }</w:instrText>
      </w:r>
      <w:r w:rsidR="00A46CD1" w:rsidRPr="00167BF5">
        <w:fldChar w:fldCharType="separate"/>
      </w:r>
      <w:r w:rsidR="000F375F" w:rsidRPr="00167BF5">
        <w:rPr>
          <w:noProof/>
        </w:rPr>
        <w:t>(Van Tilburg et al. 2017)</w:t>
      </w:r>
      <w:r w:rsidR="00A46CD1" w:rsidRPr="00167BF5">
        <w:fldChar w:fldCharType="end"/>
      </w:r>
      <w:r w:rsidR="00A46CD1" w:rsidRPr="00167BF5">
        <w:t xml:space="preserve">. </w:t>
      </w:r>
      <w:r w:rsidR="0052773D" w:rsidRPr="00167BF5">
        <w:t>A google scholar search sorted by relevance using disaster management and drones keywords throws at first place a complete report describing a complex framework for decision support using RPAS</w:t>
      </w:r>
      <w:r w:rsidR="00A46CD1" w:rsidRPr="00167BF5">
        <w:t xml:space="preserve"> </w:t>
      </w:r>
      <w:r w:rsidR="00A46CD1" w:rsidRPr="00167BF5">
        <w:fldChar w:fldCharType="begin" w:fldLock="1"/>
      </w:r>
      <w:r w:rsidR="006032F5" w:rsidRPr="00167BF5">
        <w:instrText>ADDIN CSL_CITATION { "citationID" : "qZ6LxmE4", "citationItems" : [ { "id" : "ITEM-1", "itemData" : { "DOI" : "10.1007/s10846-010-9497-5", "ISBN" : "0921-0296", "ISSN" : "09210296", "abstract" : "This paper describes a multi-UAV distributed decisional architecture developed in the framework of the AWARE Project together with a set of tests with real Unmanned Aerial Vehicles (UAVs) and Wireless Sensor Networks (WSNs) to validate this approach in disaster management and civil security applications. The paper presents the different components of the AWARE platform and the scenario in which the multi-UAV missions were carried out. The missions described in this paper include surveillance with multiple UAVs, sensor deployment and fire threat confirmation. In order to avoid redundancies, instead of describing the operation of the full architecture for every mission, only non-overlapping aspects are highlighted in each one. Key issues in multi-UAV systems such as distributed task allocation, conflict resolution and plan refining are solved in the execution of the missions. \u00a9 2010 Springer Science+Business Media B.V.", "author" : [ { "dropping-particle" : "", "family" : "Maza", "given" : "Iv\u00e1n", "non-dropping-particle" : "", "parse-names" : false, "suffix" : "" }, { "dropping-particle" : "", "family" : "Caballero", "given" : "Fernando", "non-dropping-particle" : "", "parse-names" : false, "suffix" : "" }, { "dropping-particle" : "", "family" : "Capit\u00e1n", "given" : "Jes\u00fas", "non-dropping-particle" : "", "parse-names" : false, "suffix" : "" }, { "dropping-particle" : "", "family" : "Mart\u00ednez-De-Dios", "given" : "J. R.", "non-dropping-particle" : "", "parse-names" : false, "suffix" : "" }, { "dropping-particle" : "", "family" : "Ollero", "given" : "An\u00edbal", "non-dropping-particle" : "", "parse-names" : false, "suffix" : "" } ], "container-title" : "Journal of Intelligent and Robotic Systems: Theory and Applications", "id" : "ITEM-1", "issue" : "1-4", "issued" : { "date-parts" : [ [ "2011" ] ] }, "page" : "563-585", "title" : "Experimental results in multi-UAV coordination for disaster management and civil security applications", "type" : "article-journal", "volume" : "61" }, "uri" : [ "http://www.mendeley.com/documents/?uuid=274eda8a-ece5-4331-95cb-35b04cbaf35f" ], "uris" : [ "http://www.mendeley.com/documents/?uuid=274eda8a-ece5-4331-95cb-35b04cbaf35f" ] } ], "mendeley" : { "formattedCitation" : "(Maza et al. 2011)", "plainTextFormattedCitation" : "(Maza et al. 2011)", "previouslyFormattedCitation" : "(Maza et al. 2011)" }, "properties" : { "formattedCitation" : "{\\rtf (Maza et\\uc0\\u160{}al. 2011)}", "noteIndex" : 0, "plainCitation" : "(Maza et\u00a0al. 2011)" }, "schema" : "https://github.com/citation-style-language/schema/raw/master/csl-citation.json" }</w:instrText>
      </w:r>
      <w:r w:rsidR="00A46CD1" w:rsidRPr="00167BF5">
        <w:fldChar w:fldCharType="separate"/>
      </w:r>
      <w:r w:rsidR="000F375F" w:rsidRPr="00167BF5">
        <w:rPr>
          <w:noProof/>
        </w:rPr>
        <w:t>(Maza et al. 2011)</w:t>
      </w:r>
      <w:r w:rsidR="00A46CD1" w:rsidRPr="00167BF5">
        <w:fldChar w:fldCharType="end"/>
      </w:r>
      <w:r w:rsidR="00A46CD1" w:rsidRPr="00167BF5">
        <w:t>.</w:t>
      </w:r>
      <w:r w:rsidR="003A1804">
        <w:t xml:space="preserve"> </w:t>
      </w:r>
      <w:r w:rsidR="003A1804" w:rsidRPr="00167BF5">
        <w:t>RPAS</w:t>
      </w:r>
      <w:r w:rsidR="003A1804">
        <w:t xml:space="preserve"> have also been used to drop poised baits</w:t>
      </w:r>
      <w:r w:rsidR="003A1804" w:rsidRPr="00167BF5">
        <w:t xml:space="preserve"> to eradicate feral cats disturbing threatened native species </w:t>
      </w:r>
      <w:r w:rsidR="003A1804" w:rsidRPr="00167BF5">
        <w:fldChar w:fldCharType="begin" w:fldLock="1"/>
      </w:r>
      <w:r w:rsidR="003A1804" w:rsidRPr="00167BF5">
        <w:instrText>ADDIN CSL_CITATION { "citationID" : "9ctY5sCl",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 : [ "http://www.mendeley.com/documents/?uuid=3e4794ab-ecaf-42a4-8b80-37ef719ec022" ], "uris" : [ "http://www.mendeley.com/documents/?uuid=3e4794ab-ecaf-42a4-8b80-37ef719ec022" ] } ], "mendeley" : { "formattedCitation" : "(McCaldin, Johnston, and Rieker 2015)", "plainTextFormattedCitation" : "(McCaldin, Johnston, and Rieker 2015)", "previouslyFormattedCitation" : "(McCaldin, Johnston, and Rieker 2015)" }, "properties" : { "formattedCitation" : "(McCaldin, Johnston, y Rieker 2015)", "noteIndex" : 0, "plainCitation" : "(McCaldin, Johnston, y Rieker 2015)" }, "schema" : "https://github.com/citation-style-language/schema/raw/master/csl-citation.json" }</w:instrText>
      </w:r>
      <w:r w:rsidR="003A1804" w:rsidRPr="00167BF5">
        <w:fldChar w:fldCharType="separate"/>
      </w:r>
      <w:r w:rsidR="003A1804" w:rsidRPr="00167BF5">
        <w:rPr>
          <w:noProof/>
        </w:rPr>
        <w:t>(McCaldin, Johnston, and Rieker 2015)</w:t>
      </w:r>
      <w:r w:rsidR="003A1804" w:rsidRPr="00167BF5">
        <w:fldChar w:fldCharType="end"/>
      </w:r>
      <w:r w:rsidR="003A1804" w:rsidRPr="00167BF5">
        <w:t>.</w:t>
      </w:r>
    </w:p>
    <w:p w:rsidR="004D5E3A" w:rsidRPr="00167BF5" w:rsidRDefault="0052773D" w:rsidP="006E54EF">
      <w:pPr>
        <w:pStyle w:val="Ttulo2"/>
        <w:jc w:val="both"/>
        <w:rPr>
          <w:rFonts w:cs="Times New Roman"/>
        </w:rPr>
      </w:pPr>
      <w:r w:rsidRPr="00167BF5">
        <w:rPr>
          <w:rFonts w:cs="Times New Roman"/>
        </w:rPr>
        <w:t>Impact of RPAS on wildlife and ecosystems</w:t>
      </w:r>
    </w:p>
    <w:p w:rsidR="004D5E3A" w:rsidRDefault="0052773D" w:rsidP="00094F79">
      <w:pPr>
        <w:pStyle w:val="FirstParagraph"/>
        <w:ind w:firstLine="720"/>
        <w:jc w:val="both"/>
      </w:pPr>
      <w:r w:rsidRPr="00167BF5">
        <w:t>Animal welfare in wildlife management practices and ecological research is a sensitive issue from which ethical issues arise</w:t>
      </w:r>
      <w:r w:rsidR="00A46CD1" w:rsidRPr="00167BF5">
        <w:t xml:space="preserve"> </w:t>
      </w:r>
      <w:r w:rsidR="00A46CD1" w:rsidRPr="00167BF5">
        <w:fldChar w:fldCharType="begin" w:fldLock="1"/>
      </w:r>
      <w:r w:rsidR="00EA7384" w:rsidRPr="00167BF5">
        <w:instrText>ADDIN CSL_CITATION { "citationID" : "ukfjX3uz",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 : [ "http://www.mendeley.com/documents/?uuid=ba2748c9-280f-484d-94bd-635833fb0f9a" ], "uris" : [ "http://www.mendeley.com/documents/?uuid=ba2748c9-280f-484d-94bd-635833fb0f9a"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F. Dormann et al. 2007; R. P. Wilson and McMahon 2006)", "plainTextFormattedCitation" : "(F. Dormann et al. 2007; R. P. Wilson and McMahon 2006)", "previouslyFormattedCitation" : "(F. Dormann et al. 2007; R. P. Wilson and McMahon 2006)" }, "properties" : { "formattedCitation" : "{\\rtf (F. Dormann et\\uc0\\u160{}al. 2007)}", "noteIndex" : 0, "plainCitation" : "(F. Dormann et\u00a0al. 2007)" }, "schema" : "https://github.com/citation-style-language/schema/raw/master/csl-citation.json" }</w:instrText>
      </w:r>
      <w:r w:rsidR="00A46CD1" w:rsidRPr="00167BF5">
        <w:fldChar w:fldCharType="separate"/>
      </w:r>
      <w:r w:rsidR="00EA7384" w:rsidRPr="00167BF5">
        <w:rPr>
          <w:noProof/>
        </w:rPr>
        <w:t>(F. Dormann et al. 2007; R. P. Wilson and McMahon 2006)</w:t>
      </w:r>
      <w:r w:rsidR="00A46CD1" w:rsidRPr="00167BF5">
        <w:fldChar w:fldCharType="end"/>
      </w:r>
      <w:r w:rsidR="00EA7384" w:rsidRPr="00167BF5">
        <w:t xml:space="preserve">. </w:t>
      </w:r>
      <w:r w:rsidRPr="00167BF5">
        <w:t>RPAS are not exempt of discussion and several trials measure the disturbance effects of RPAS on birds</w:t>
      </w:r>
      <w:r w:rsidR="00EA7384" w:rsidRPr="00167BF5">
        <w:t xml:space="preserve"> </w:t>
      </w:r>
      <w:r w:rsidR="00EA7384" w:rsidRPr="00167BF5">
        <w:fldChar w:fldCharType="begin" w:fldLock="1"/>
      </w:r>
      <w:r w:rsidR="00843EF5">
        <w:instrText>ADDIN CSL_CITATION { "citationItems" : [ { "id" : "ITEM-1", "itemData" : { "author" : [ { "dropping-particle" : "", "family" : "Duriez", "given" : "Olivier", "non-dropping-particle" : "", "parse-names" : false, "suffix" : "" }, { "dropping-particle" : "", "family" : "Boguszewski", "given" : "Guillaume", "non-dropping-particle" : "", "parse-names" : false, "suffix" : "" }, { "dropping-particle" : "", "family" : "Vas", "given" : "Elisabeth", "non-dropping-particle" : "", "parse-names" : false, "suffix" : "" }, { "dropping-particle" : "", "family" : "Gre", "given" : "David", "non-dropping-particle" : "", "parse-names" : false, "suffix" : "" } ], "id" : "ITEM-1", "issued" : { "date-parts" : [ [ "2015" ] ] }, "page" : "2015-2018", "title" : "Approaching birds with drones: first experiments and ethical guidelines \u00b4", "type" : "article-journal" }, "uris" : [ "http://www.mendeley.com/documents/?uuid=ae9ca611-8f7d-42c3-8e22-95d48507286c" ] }, { "id" : "ITEM-2",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2",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id" : "ITEM-3", "itemData" : { "author" : [ { "dropping-particle" : "", "family" : "Fletcher", "given" : "Stephanie B. Borrelle; Andrew T.", "non-dropping-particle" : "", "parse-names" : false, "suffix" : "" } ], "container-title" : "Marine Ornithology", "id" : "ITEM-3", "issue" : "January", "issued" : { "date-parts" : [ [ "2017" ] ] }, "page" : "89-94", "title" : "Will drones reduce investigator disturbance to surface-nesting birds?", "type" : "article-journal", "volume" : "45" }, "uris" : [ "http://www.mendeley.com/documents/?uuid=d38b6932-a309-4ccf-becb-ffafe9749d4f" ] }, { "id" : "ITEM-4", "itemData" : { "DOI" : "10.1002/wsb.700", "ISBN" : "1938-5463", "ISSN" : "19385463", "abstract" : "There is growing application of small unmanned aerial vehicles (UAVs)\nfor detecting, enumerating, and monitoring wildlife. However, little is\nknown about how the sound from UAVs may be affecting wildlife being\nstudied. We quantified sound levels of 2 UAVs to determine minimum\naltitudes they can fly before being aurally detected by wildlife. We\ntested a small quadcopter (SkyRanger; Aeryon Labs, Inc., Waterloo, ON,\nCanada) and a fixed-wing platform (eBee; Sensefly Ltd.,\nCheseaux-sur-Lausanne, Vaud, Switzerland) at the University of Calgary\nin Calgary, Alberta, Canada, between 1000 and 1200 hours on 27 September\n2014. We modeled sound propagation and attenuation in relation to the\nlower hearing thresholds for 3 game species and 2 species of predators.\nResults indicate that the UAV sound levels differed in the lower\nfrequency ranges, but were otherwise similar above 1.25 kHz. The\ndomestic cat (Felis silvestris catus) has the lowest hearing threshold,\nwith the capacity to hear both UAVs from the furthest distance; whereas,\nthe mallard (Anas platyrhynchos) has the greatest hearing threshold,\nwhich means UAVs can be closer before being aurally detected. Because\nflying height is related to image resolution, our results indicate that\nthe ability to detect some wildlife species may be affected by the need\nto fly higher to minimize sound disturbance, potentially requiring\nhigher resolution cameras than those currently used. Also, additional\nflight permitting may be required if modeling indicates a UAV must fly\nat a greater height to avoid a behavioral response by the target\nspecies. (C) 2016 The Wildlife Society.", "author" : [ { "dropping-particle" : "", "family" : "Scobie", "given" : "Corey A.", "non-dropping-particle" : "", "parse-names" : false, "suffix" : "" }, { "dropping-particle" : "", "family" : "Hugenholtz", "given" : "Chris H.", "non-dropping-particle" : "", "parse-names" : false, "suffix" : "" } ], "container-title" : "Wildlife Society Bulletin", "id" : "ITEM-4", "issue" : "4", "issued" : { "date-parts" : [ [ "2016" ] ] }, "page" : "781-785", "title" : "Wildlife monitoring with unmanned aerial vehicles: Quantifying distance to auditory detection", "type" : "article-journal", "volume" : "40" }, "uris" : [ "http://www.mendeley.com/documents/?uuid=045775c9-ca63-4667-b762-da2c5967b469"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6", "itemData" : { "DOI" : "10.1101/109926", "abstract" : "Drones are rapidly becoming a key part of the toolkit for a range of scientific disciplines, as well as a range of management and commercial applications. This presents a number of challenges in context of how drone use might impact nearby wildlife. Interactions between birds and drones naturally come to mind, since they share the airspace. In this paper we detail initial findings on these interactions for a range of waterbird, passerine and raptor species, across of a range of environments in Australia (arid, semi-arid, dunefield, floodplain, wetland, woodland, forest, heath and urban). We particularly focus on behavioral changes towards drones during breeding season, interactions with raptors, and effects on nesting birds in large colonies -- three areas yet to be explored in published literature. Included in our observations is monitoring and counting of nests in a colony of over 200,000 Straw-necked Ibis, the largest drone-based bird monitoring exercise to date. In addition to providing observations of interactions with specific bird species, we also recommend procedures for flight planning, safe flying and avoidance. This paper provides a basis for a number of critical and emerging areas of research into bird-drone interactions.", "author" : [ { "dropping-particle" : "", "family" : "Lyons", "given" : "Mitchell", "non-dropping-particle" : "", "parse-names" : false, "suffix" : "" }, { "dropping-particle" : "", "family" : "Brandis", "given" : "Kate", "non-dropping-particle" : "", "parse-names" : false, "suffix" : "" }, { "dropping-particle" : "", "family" : "Callaghan", "given" : "Corey", "non-dropping-particle" : "", "parse-names" : false, "suffix" : "" }, { "dropping-particle" : "", "family" : "Mccann", "given" : "Justin", "non-dropping-particle" : "", "parse-names" : false, "suffix" : "" }, { "dropping-particle" : "", "family" : "Mills", "given" : "Charlotte", "non-dropping-particle" : "", "parse-names" : false, "suffix" : "" }, { "dropping-particle" : "", "family" : "Ryall", "given" : "Sharon", "non-dropping-particle" : "", "parse-names" : false, "suffix" : "" }, { "dropping-particle" : "", "family" : "Kingsford", "given" : "Richard", "non-dropping-particle" : "", "parse-names" : false, "suffix" : "" } ], "container-title" : "bioRxiv", "id" : "ITEM-6", "issued" : { "date-parts" : [ [ "2017" ] ] }, "page" : "1-10", "title" : "Bird interactions with drones from individuals to large colonies", "type" : "article-journal" }, "uris" : [ "http://www.mendeley.com/documents/?uuid=4553b6cc-c1a4-4408-be68-62b00fd06bec" ] } ], "mendeley" : { "formattedCitation" : "(Duriez et al. 2015; McEvoy, Hall, and McDonald 2016; Fletcher 2017; Scobie and Hugenholtz 2016; Weissensteiner, Poelstra, and Wolf 2015; Lyons et al. 2017)", "plainTextFormattedCitation" : "(Duriez et al. 2015; McEvoy, Hall, and McDonald 2016; Fletcher 2017; Scobie and Hugenholtz 2016; Weissensteiner, Poelstra, and Wolf 2015; Lyons et al. 2017)", "previouslyFormattedCitation" : "(Duriez et al. 2015; McEvoy, Hall, and McDonald 2016; Fletcher 2017; Scobie and Hugenholtz 2016; Weissensteiner, Poelstra, and Wolf 2015; Lyons et al. 2017)" }, "properties" : { "noteIndex" : 0 }, "schema" : "https://github.com/citation-style-language/schema/raw/master/csl-citation.json" }</w:instrText>
      </w:r>
      <w:r w:rsidR="00EA7384" w:rsidRPr="00167BF5">
        <w:fldChar w:fldCharType="separate"/>
      </w:r>
      <w:r w:rsidR="001708C7" w:rsidRPr="001708C7">
        <w:rPr>
          <w:noProof/>
        </w:rPr>
        <w:t>(Duriez et al. 2015; McEvoy, Hall, and McDonald 2016; Fletcher 2017; Scobie and Hugenholtz 2016; Weissensteiner, Poelstra, and Wolf 2015; Lyons et al. 2017)</w:t>
      </w:r>
      <w:r w:rsidR="00EA7384" w:rsidRPr="00167BF5">
        <w:fldChar w:fldCharType="end"/>
      </w:r>
      <w:r w:rsidR="00EA7384" w:rsidRPr="00167BF5">
        <w:t xml:space="preserve"> </w:t>
      </w:r>
      <w:r w:rsidRPr="00167BF5">
        <w:t>and mammals</w:t>
      </w:r>
      <w:r w:rsidR="00EA7384" w:rsidRPr="00167BF5">
        <w:t xml:space="preserve"> </w:t>
      </w:r>
      <w:r w:rsidR="00EA7384" w:rsidRPr="00167BF5">
        <w:fldChar w:fldCharType="begin" w:fldLock="1"/>
      </w:r>
      <w:r w:rsidR="00EA7384" w:rsidRPr="00167BF5">
        <w:instrText>ADDIN CSL_CITATION { "citationItems" : [ { "id" : "ITEM-1", "itemData" : { "DOI" : "10.1016/j.cub.2015.07.024", "ISSN" : "09609822", "PMID" : "26279232", "abstract" : "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 "author" : [ { "dropping-particle" : "", "family" : "Ditmer", "given" : "Mark A.", "non-dropping-particle" : "", "parse-names" : false, "suffix" : "" }, { "dropping-particle" : "", "family" : "Vincent", "given" : "John B.", "non-dropping-particle" : "", "parse-names" : false, "suffix" : "" }, { "dropping-particle" : "", "family" : "Werden", "given" : "Leland K.", "non-dropping-particle" : "", "parse-names" : false, "suffix" : "" }, { "dropping-particle" : "", "family" : "Tanner", "given" : "Jessie C.", "non-dropping-particle" : "", "parse-names" : false, "suffix" : "" }, { "dropping-particle" : "", "family" : "Laske", "given" : "Timothy G.", "non-dropping-particle" : "", "parse-names" : false, "suffix" : "" }, { "dropping-particle" : "", "family" : "Iaizzo", "given" : "Paul A.", "non-dropping-particle" : "", "parse-names" : false, "suffix" : "" }, { "dropping-particle" : "", "family" : "Garshelis", "given" : "David L.", "non-dropping-particle" : "", "parse-names" : false, "suffix" : "" }, { "dropping-particle" : "", "family" : "Fieberg", "given" : "John R.", "non-dropping-particle" : "", "parse-names" : false, "suffix" : "" } ], "container-title" : "Current Biology", "id" : "ITEM-1", "issue" : "17", "issued" : { "date-parts" : [ [ "2015" ] ] }, "page" : "2278-2283", "publisher" : "Elsevier Ltd", "title" : "Bears Show a Physiological but Limited Behavioral Response to Unmanned Aerial Vehicles", "type" : "article-journal", "volume" : "25" }, "uris" : [ "http://www.mendeley.com/documents/?uuid=53be5d77-edab-43ac-9e12-9a7ad72ad29b" ] }, { "id" : "ITEM-2", "itemData" : { "author" : [ { "dropping-particle" : "", "family" : "Pomeroy", "given" : "P", "non-dropping-particle" : "", "parse-names" : false, "suffix" : "" }, { "dropping-particle" : "", "family" : "Connor", "given" : "L O", "non-dropping-particle" : "", "parse-names" : false, "suffix" : "" }, { "dropping-particle" : "", "family" : "Davies", "given" : "P", "non-dropping-particle" : "", "parse-names" : false, "suffix" : "" } ], "container-title" : "Journal of Unmanned Vehicle Systems", "id" : "ITEM-2", "issue" : "September", "issued" : { "date-parts" : [ [ "2015" ] ] }, "page" : "102-113", "title" : "Assessing use of and reaction to unmanned aerial systems in gray and harbor seals during breeding and molt in the UK", "type" : "article-journal", "volume" : "113" }, "uris" : [ "http://www.mendeley.com/documents/?uuid=ae7538bf-1a58-4d3b-bceb-85f7613f131d" ] } ], "mendeley" : { "formattedCitation" : "(Ditmer et al. 2015; Pomeroy, Connor, and Davies 2015)", "plainTextFormattedCitation" : "(Ditmer et al. 2015; Pomeroy, Connor, and Davies 2015)", "previouslyFormattedCitation" : "(Ditmer et al. 2015; Pomeroy, Connor, and Davies 2015)" }, "properties" : { "noteIndex" : 0 }, "schema" : "https://github.com/citation-style-language/schema/raw/master/csl-citation.json" }</w:instrText>
      </w:r>
      <w:r w:rsidR="00EA7384" w:rsidRPr="00167BF5">
        <w:fldChar w:fldCharType="separate"/>
      </w:r>
      <w:r w:rsidR="00EA7384" w:rsidRPr="00167BF5">
        <w:rPr>
          <w:noProof/>
        </w:rPr>
        <w:t>(Ditmer et al. 2015; Pomeroy, Connor, and Davies 2015)</w:t>
      </w:r>
      <w:r w:rsidR="00EA7384" w:rsidRPr="00167BF5">
        <w:fldChar w:fldCharType="end"/>
      </w:r>
      <w:r w:rsidR="00EA7384" w:rsidRPr="00167BF5">
        <w:t xml:space="preserve">, </w:t>
      </w:r>
      <w:r w:rsidRPr="00167BF5">
        <w:t xml:space="preserve">while other studies marginally inform observed </w:t>
      </w:r>
      <w:r w:rsidR="004B3C76" w:rsidRPr="00167BF5">
        <w:t>behavioral</w:t>
      </w:r>
      <w:r w:rsidRPr="00167BF5">
        <w:t xml:space="preserve"> patterns</w:t>
      </w:r>
      <w:r w:rsidR="00EA7384" w:rsidRPr="00167BF5">
        <w:t xml:space="preserve"> </w:t>
      </w:r>
      <w:r w:rsidR="00EA7384" w:rsidRPr="00167BF5">
        <w:fldChar w:fldCharType="begin" w:fldLock="1"/>
      </w:r>
      <w:r w:rsidR="001A0684" w:rsidRPr="00167BF5">
        <w:instrText>ADDIN CSL_CITATION {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s" : [ "http://www.mendeley.com/documents/?uuid=8ed83a90-8c12-4416-92c0-b77a96526cb0" ] }, { "id" : "ITEM-2",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2", "issue" : "21", "issued" : { "date-parts" : [ [ "2015" ] ] }, "page" : "4808-4818", "title" : "Unmanned Aircraft Systems complement biologging in spatial ecology studies", "type" : "article-journal", "volume" : "5" }, "uris" : [ "http://www.mendeley.com/documents/?uuid=b015af75-92da-481d-96c8-cffdbdff2ef8" ] } ], "mendeley" : { "formattedCitation" : "(Jain 2013; Mulero-P\u00e1zm\u00e1ny et al. 2015)", "plainTextFormattedCitation" : "(Jain 2013; Mulero-P\u00e1zm\u00e1ny et al. 2015)", "previouslyFormattedCitation" : "(Jain 2013; Mulero-P\u00e1zm\u00e1ny et al. 2015)" }, "properties" : { "noteIndex" : 0 }, "schema" : "https://github.com/citation-style-language/schema/raw/master/csl-citation.json" }</w:instrText>
      </w:r>
      <w:r w:rsidR="00EA7384" w:rsidRPr="00167BF5">
        <w:fldChar w:fldCharType="separate"/>
      </w:r>
      <w:r w:rsidR="00EA7384" w:rsidRPr="00167BF5">
        <w:rPr>
          <w:noProof/>
        </w:rPr>
        <w:t>(Jain 2013; Mulero-Pázmány et al. 2015)</w:t>
      </w:r>
      <w:r w:rsidR="00EA7384" w:rsidRPr="00167BF5">
        <w:fldChar w:fldCharType="end"/>
      </w:r>
      <w:r w:rsidR="00EA7384" w:rsidRPr="00167BF5">
        <w:t xml:space="preserve">. </w:t>
      </w:r>
    </w:p>
    <w:p w:rsidR="006156A2" w:rsidRPr="00167BF5" w:rsidRDefault="006156A2" w:rsidP="006156A2">
      <w:pPr>
        <w:pStyle w:val="Ttulo2"/>
        <w:jc w:val="both"/>
        <w:rPr>
          <w:rFonts w:cs="Times New Roman"/>
        </w:rPr>
      </w:pPr>
      <w:r w:rsidRPr="00167BF5">
        <w:rPr>
          <w:rFonts w:cs="Times New Roman"/>
        </w:rPr>
        <w:lastRenderedPageBreak/>
        <w:t>Legal barriers</w:t>
      </w:r>
    </w:p>
    <w:p w:rsidR="006156A2" w:rsidRPr="00167BF5" w:rsidRDefault="006156A2" w:rsidP="004E3945">
      <w:pPr>
        <w:pStyle w:val="FirstParagraph"/>
        <w:ind w:firstLine="720"/>
        <w:jc w:val="both"/>
      </w:pPr>
      <w:r w:rsidRPr="00167BF5">
        <w:t>RPAS operations faces important legal barriers that undermine the</w:t>
      </w:r>
      <w:r>
        <w:t>ir</w:t>
      </w:r>
      <w:r w:rsidRPr="00167BF5">
        <w:t xml:space="preserve"> true potential in the civilian sphere </w:t>
      </w:r>
      <w:r w:rsidRPr="00167BF5">
        <w:fldChar w:fldCharType="begin" w:fldLock="1"/>
      </w:r>
      <w:r w:rsidRPr="00167BF5">
        <w:instrText>ADDIN CSL_CITATION { "citationID" : "fev84TMQ", "citationItems" : [ { "id" : "ITEM-1", "itemData" : { "DOI" : "10.3390/rs9050459", "ISSN" : "2072-4292", "author" : [ { "dropping-particle" : "", "family" : "St\u00f6cker", "given" : "Claudia", "non-dropping-particle" : "", "parse-names" : false, "suffix" : "" }, { "dropping-particle" : "", "family" : "Bennett", "given" : "Rohan", "non-dropping-particle" : "", "parse-names" : false, "suffix" : "" }, { "dropping-particle" : "", "family" : "Nex", "given" : "Francesco", "non-dropping-particle" : "", "parse-names" : false, "suffix" : "" }, { "dropping-particle" : "", "family" : "Gerke", "given" : "Markus", "non-dropping-particle" : "", "parse-names" : false, "suffix" : "" }, { "dropping-particle" : "", "family" : "Zevenbergen", "given" : "Jaap", "non-dropping-particle" : "", "parse-names" : false, "suffix" : "" } ], "container-title" : "Remote Sensing", "id" : "ITEM-1", "issue" : "5", "issued" : { "date-parts" : [ [ "2017" ] ] }, "page" : "459", "title" : "Review of the Current State of UAV Regulations", "type" : "article-journal", "volume" : "9" }, "uri" : [ "http://www.mendeley.com/documents/?uuid=781b6d2f-0871-4934-b0ee-92f0af18f548" ], "uris" : [ "http://www.mendeley.com/documents/?uuid=781b6d2f-0871-4934-b0ee-92f0af18f548" ] } ], "mendeley" : { "formattedCitation" : "(St\u00f6cker et al. 2017)", "plainTextFormattedCitation" : "(St\u00f6cker et al. 2017)", "previouslyFormattedCitation" : "(St\u00f6cker et al. 2017)" }, "properties" : { "formattedCitation" : "{\\rtf (St\\uc0\\u246{}cker et\\uc0\\u160{}al. 2017)}", "noteIndex" : 0, "plainCitation" : "(St\u00f6cker et\u00a0al. 2017)" }, "schema" : "https://github.com/citation-style-language/schema/raw/master/csl-citation.json" }</w:instrText>
      </w:r>
      <w:r w:rsidRPr="00167BF5">
        <w:fldChar w:fldCharType="separate"/>
      </w:r>
      <w:r w:rsidRPr="00167BF5">
        <w:rPr>
          <w:noProof/>
        </w:rPr>
        <w:t>(Stöcker et al. 2017)</w:t>
      </w:r>
      <w:r w:rsidRPr="00167BF5">
        <w:fldChar w:fldCharType="end"/>
      </w:r>
      <w:r w:rsidRPr="00167BF5">
        <w:t xml:space="preserve">. An overly restrictive regulatory framework could limit the </w:t>
      </w:r>
      <w:r w:rsidR="00994253">
        <w:t>applications of</w:t>
      </w:r>
      <w:r w:rsidRPr="00167BF5">
        <w:t xml:space="preserve"> RPAS in the field of conservation, which makes clear the urgent need to harmonize legislation. In the United States and in most of the European countries consulted, interim legislation has been adopted which, to a certain extent, equates the management of RPAS with that of traditional aircraft. In general terms, the situation in Latin America is uneven, however there is a general tendency to develop specific laws to cope with the rise of the RPAS in both the civil and military sectors </w:t>
      </w:r>
      <w:r w:rsidRPr="00167BF5">
        <w:fldChar w:fldCharType="begin" w:fldLock="1"/>
      </w:r>
      <w:r w:rsidRPr="00167BF5">
        <w:instrText>ADDIN CSL_CITATION { "citationItems" : [ { "id" : "ITEM-1", "itemData" : { "URL" : "http://drones.newamerica.org/#regulations", "abstract" : "After decades of use by hobbyists and militaries, unmanned aircraft are now proliferating into a wide variety of new applications around the world. These maps describe aspects of that proliferation. New America's primer Drones and Aerial Observation discusses the use of drones to promote property rights, human rights, and global development. The tab marked \"Flights\" shows noteworthy uses of civil drones. The tab marked \"Regulations\" shows national regulations pertaining to drones, which vary widely from country to country. Click here to nominate a drone mission for inclusion.", "accessed" : { "date-parts" : [ [ "2017", "9", "20" ] ] }, "author" : [ { "dropping-particle" : "", "family" : "New America", "given" : "", "non-dropping-particle" : "", "parse-names" : false, "suffix" : "" } ], "id" : "ITEM-1", "issued" : { "date-parts" : [ [ "0" ] ] }, "title" : "World of Drones: Flights and Regulations", "type" : "webpage" }, "uris" : [ "http://www.mendeley.com/documents/?uuid=ff6dee78-0154-35e4-a982-cf6e5b22647c" ] } ], "mendeley" : { "formattedCitation" : "(New America 2017)", "plainTextFormattedCitation" : "(New America 2017)", "previouslyFormattedCitation" : "(New America 2017)" }, "properties" : { "noteIndex" : 0 }, "schema" : "https://github.com/citation-style-language/schema/raw/master/csl-citation.json" }</w:instrText>
      </w:r>
      <w:r w:rsidRPr="00167BF5">
        <w:fldChar w:fldCharType="separate"/>
      </w:r>
      <w:r w:rsidRPr="00167BF5">
        <w:rPr>
          <w:noProof/>
        </w:rPr>
        <w:t>(New America 2017)</w:t>
      </w:r>
      <w:r w:rsidRPr="00167BF5">
        <w:fldChar w:fldCharType="end"/>
      </w:r>
      <w:r w:rsidRPr="00167BF5">
        <w:t xml:space="preserve">. Africa is one of the continents where the impact of RPAS in conservation has had greater repercussions. However, in the opinion of some conservationists, their use has not been without problems, resulting in governments that have totally or partially prohibited drone operations, arguing national security problems in detriment of protection of natural areas </w:t>
      </w:r>
      <w:r w:rsidRPr="00167BF5">
        <w:fldChar w:fldCharType="begin" w:fldLock="1"/>
      </w:r>
      <w:r w:rsidRPr="00167BF5">
        <w:instrText>ADDIN CSL_CITATION { "citationItems" : [ { "id" : "ITEM-1", "itemData" : { "URL" : "https://eandt.theiet.org/content/articles/2014/07/wildlife-monitoring-should-uav-drones-be-banned/", "abstract" : "As UAVs become more widely used by conservationists, some countries are trying to ban them on ethical grounds.", "accessed" : { "date-parts" : [ [ "2017", "9", "20" ] ] }, "author" : [ { "dropping-particle" : "", "family" : "Andrews", "given" : "Crispin", "non-dropping-particle" : "", "parse-names" : false, "suffix" : "" } ], "container-title" : "The Institution of Engineering and Technology", "id" : "ITEM-1", "issued" : { "date-parts" : [ [ "2014" ] ] }, "page" : "07", "title" : "Wildlife monitoring: should UAV drones be banned?", "type" : "webpage" }, "uris" : [ "http://www.mendeley.com/documents/?uuid=b3e1b975-174c-33a7-9c36-ae400e5b92e3" ] } ], "mendeley" : { "formattedCitation" : "(Andrews 2014)", "plainTextFormattedCitation" : "(Andrews 2014)", "previouslyFormattedCitation" : "(Andrews 2014)" }, "properties" : { "noteIndex" : 0 }, "schema" : "https://github.com/citation-style-language/schema/raw/master/csl-citation.json" }</w:instrText>
      </w:r>
      <w:r w:rsidRPr="00167BF5">
        <w:fldChar w:fldCharType="separate"/>
      </w:r>
      <w:r w:rsidRPr="00167BF5">
        <w:rPr>
          <w:noProof/>
        </w:rPr>
        <w:t>(Andrews 2014)</w:t>
      </w:r>
      <w:r w:rsidRPr="00167BF5">
        <w:fldChar w:fldCharType="end"/>
      </w:r>
      <w:r w:rsidRPr="00167BF5">
        <w:t xml:space="preserve">. But RPAS have also been generally welcomed in several developing countries in Asia, where an array of related programs are being carried out </w:t>
      </w:r>
      <w:r w:rsidRPr="00167BF5">
        <w:fldChar w:fldCharType="begin" w:fldLock="1"/>
      </w:r>
      <w:r w:rsidRPr="00167BF5">
        <w:instrText>ADDIN CSL_CITATION { "citationID" : "3YxduITu", "citationItems" : [ { "id" : "ITEM-1", "itemData" : { "author" : [ { "dropping-particle" : "", "family" : "Nugraha", "given" : "Ridha Aditya", "non-dropping-particle" : "", "parse-names" : false, "suffix" : "" }, { "dropping-particle" : "", "family" : "Jeyakodi", "given" : "Deepika", "non-dropping-particle" : "", "parse-names" : false, "suffix" : "" }, { "dropping-particle" : "", "family" : "Mahem", "given" : "Thitipon", "non-dropping-particle" : "", "parse-names" : false, "suffix" : "" } ], "container-title" : "Indonesian Law Review", "id" : "ITEM-1", "issue" : "2", "issued" : { "date-parts" : [ [ "2016" ] ] }, "page" : "137-157", "title" : "Urgency for Legal Framework on Drones : Lessons for Indonesia , India , and Thailand", "type" : "article-journal", "volume" : "6" }, "uri" : [ "http://www.mendeley.com/documents/?uuid=4d4074c8-c69a-4746-92fe-2fc663d1c636" ], "uris" : [ "http://www.mendeley.com/documents/?uuid=4d4074c8-c69a-4746-92fe-2fc663d1c636" ] } ], "mendeley" : { "formattedCitation" : "(Nugraha, Jeyakodi, and Mahem 2016)", "plainTextFormattedCitation" : "(Nugraha, Jeyakodi, and Mahem 2016)", "previouslyFormattedCitation" : "(Nugraha, Jeyakodi, and Mahem 2016)" }, "properties" : { "formattedCitation" : "(Nugraha, Jeyakodi, y Mahem 2016)", "noteIndex" : 0, "plainCitation" : "(Nugraha, Jeyakodi, y Mahem 2016)" }, "schema" : "https://github.com/citation-style-language/schema/raw/master/csl-citation.json" }</w:instrText>
      </w:r>
      <w:r w:rsidRPr="00167BF5">
        <w:fldChar w:fldCharType="separate"/>
      </w:r>
      <w:r w:rsidRPr="00167BF5">
        <w:rPr>
          <w:noProof/>
        </w:rPr>
        <w:t>(Nugraha, Jeyakodi, and Mahem 2016)</w:t>
      </w:r>
      <w:r w:rsidRPr="00167BF5">
        <w:fldChar w:fldCharType="end"/>
      </w:r>
      <w:r w:rsidRPr="00167BF5">
        <w:t xml:space="preserve">. The uncertainty of the users along </w:t>
      </w:r>
      <w:bookmarkStart w:id="10" w:name="_GoBack"/>
      <w:bookmarkEnd w:id="10"/>
      <w:r w:rsidRPr="00167BF5">
        <w:t xml:space="preserve">the world has promoted the development of associations in order to advise on the legal aspects to be taken into account during the operation, with the International Association for Unmanned Vehicle Systems </w:t>
      </w:r>
      <w:r w:rsidRPr="00167BF5">
        <w:fldChar w:fldCharType="begin" w:fldLock="1"/>
      </w:r>
      <w:r w:rsidRPr="00167BF5">
        <w:instrText>ADDIN CSL_CITATION { "citationItems" : [ { "id" : "ITEM-1", "itemData" : { "URL" : "http://www.auvsi.org/", "abstract" : "The Association for Unmanned Vehicle Systems International is the world's largest nonprofit organization devoted exclusively to advancing the unmanned systems and robotics community.", "accessed" : { "date-parts" : [ [ "2017", "9", "20" ] ] }, "author" : [ { "dropping-particle" : "", "family" : "AUVSI", "given" : "", "non-dropping-particle" : "", "parse-names" : false, "suffix" : "" } ], "id" : "ITEM-1", "issued" : { "date-parts" : [ [ "0" ] ] }, "title" : "International Association for Unmanned Vehicle Systems (AUVSI)", "type" : "webpage" }, "uris" : [ "http://www.mendeley.com/documents/?uuid=618704d2-5745-3983-9c14-f60e4f8774df" ] } ], "mendeley" : { "formattedCitation" : "(AUVSI 2017)", "plainTextFormattedCitation" : "(AUVSI 2017)", "previouslyFormattedCitation" : "(AUVSI 2017)" }, "properties" : { "noteIndex" : 0 }, "schema" : "https://github.com/citation-style-language/schema/raw/master/csl-citation.json" }</w:instrText>
      </w:r>
      <w:r w:rsidRPr="00167BF5">
        <w:fldChar w:fldCharType="separate"/>
      </w:r>
      <w:r w:rsidRPr="00167BF5">
        <w:rPr>
          <w:noProof/>
        </w:rPr>
        <w:t>(AUVSI 2017)</w:t>
      </w:r>
      <w:r w:rsidRPr="00167BF5">
        <w:fldChar w:fldCharType="end"/>
      </w:r>
      <w:r w:rsidRPr="00167BF5">
        <w:t xml:space="preserve"> claiming to be the largest nonprofit organization in the world dedicated to advancing the community of unmanned aerial vehicles users. </w:t>
      </w:r>
    </w:p>
    <w:p w:rsidR="006156A2" w:rsidRPr="006156A2" w:rsidRDefault="006156A2" w:rsidP="006156A2">
      <w:pPr>
        <w:pStyle w:val="Textoindependiente"/>
      </w:pPr>
    </w:p>
    <w:p w:rsidR="004D5E3A" w:rsidRDefault="0052773D" w:rsidP="006E54EF">
      <w:pPr>
        <w:pStyle w:val="Ttulo1"/>
        <w:jc w:val="both"/>
        <w:rPr>
          <w:rFonts w:cs="Times New Roman"/>
        </w:rPr>
      </w:pPr>
      <w:bookmarkStart w:id="11" w:name="discussion"/>
      <w:bookmarkEnd w:id="11"/>
      <w:r w:rsidRPr="00167BF5">
        <w:rPr>
          <w:rFonts w:cs="Times New Roman"/>
        </w:rPr>
        <w:lastRenderedPageBreak/>
        <w:t>Discussion</w:t>
      </w:r>
    </w:p>
    <w:p w:rsidR="00C94441" w:rsidRDefault="00C94441" w:rsidP="00C94441">
      <w:pPr>
        <w:pStyle w:val="Ttulo2"/>
        <w:jc w:val="both"/>
        <w:rPr>
          <w:rFonts w:cs="Times New Roman"/>
        </w:rPr>
      </w:pPr>
      <w:r w:rsidRPr="00167BF5">
        <w:rPr>
          <w:rFonts w:cs="Times New Roman"/>
        </w:rPr>
        <w:t>Wildlife Monitoring and Management</w:t>
      </w:r>
    </w:p>
    <w:p w:rsidR="00C94441" w:rsidRDefault="00C94441" w:rsidP="00C94441">
      <w:pPr>
        <w:pStyle w:val="Textoindependiente"/>
        <w:ind w:firstLine="720"/>
        <w:jc w:val="both"/>
      </w:pPr>
      <w:r w:rsidRPr="00167BF5">
        <w:t>Most of the</w:t>
      </w:r>
      <w:r>
        <w:t xml:space="preserve"> </w:t>
      </w:r>
      <w:r w:rsidR="00E84DB6">
        <w:t>reviewed</w:t>
      </w:r>
      <w:r w:rsidRPr="00167BF5">
        <w:t xml:space="preserve"> </w:t>
      </w:r>
      <w:r w:rsidR="00E84DB6">
        <w:t>studies</w:t>
      </w:r>
      <w:r w:rsidRPr="00167BF5">
        <w:t xml:space="preserve"> focus on local-scale conservation projects and feasibility </w:t>
      </w:r>
      <w:r w:rsidR="00E84DB6">
        <w:t>approaches</w:t>
      </w:r>
      <w:r w:rsidRPr="00167BF5">
        <w:t xml:space="preserve"> of RPAS </w:t>
      </w:r>
      <w:r w:rsidR="00E84DB6">
        <w:t>as instrument</w:t>
      </w:r>
      <w:r>
        <w:t xml:space="preserve"> to sampling</w:t>
      </w:r>
      <w:r w:rsidRPr="00167BF5">
        <w:t xml:space="preserve"> distribution and abundance of wildlife populations. </w:t>
      </w:r>
      <w:r w:rsidR="00954E2A">
        <w:t>Census</w:t>
      </w:r>
      <w:r w:rsidRPr="00167BF5">
        <w:t xml:space="preserve"> campaigns, usually carried out by</w:t>
      </w:r>
      <w:r w:rsidR="007124D7">
        <w:t xml:space="preserve"> ground-based crews</w:t>
      </w:r>
      <w:r w:rsidRPr="00167BF5">
        <w:t>, terrestrial vehicles</w:t>
      </w:r>
      <w:r w:rsidR="00124200">
        <w:t>, manned aircrafts</w:t>
      </w:r>
      <w:r w:rsidRPr="00167BF5">
        <w:t xml:space="preserve"> or </w:t>
      </w:r>
      <w:r w:rsidR="00124200">
        <w:t>vessels</w:t>
      </w:r>
      <w:r w:rsidRPr="00167BF5">
        <w:t xml:space="preserve">, </w:t>
      </w:r>
      <w:r w:rsidR="00EA0EFA">
        <w:t>may</w:t>
      </w:r>
      <w:r w:rsidR="001609D9">
        <w:t xml:space="preserve"> benefit from </w:t>
      </w:r>
      <w:r w:rsidRPr="00167BF5">
        <w:t xml:space="preserve">RPAS mapping and monitoring capabilities. As becoming easier to operate, there are sufficient grounds to </w:t>
      </w:r>
      <w:r w:rsidR="00547069">
        <w:t xml:space="preserve">instruct </w:t>
      </w:r>
      <w:r w:rsidR="00547069" w:rsidRPr="00167BF5">
        <w:t>park</w:t>
      </w:r>
      <w:r w:rsidRPr="00167BF5">
        <w:t xml:space="preserve"> rangers in the use of RPAS, which are </w:t>
      </w:r>
      <w:r w:rsidR="00FE13BF">
        <w:t xml:space="preserve">often subject </w:t>
      </w:r>
      <w:r w:rsidRPr="00167BF5">
        <w:t xml:space="preserve">to time-consuming and often dangerous raids. If operated responsibly, </w:t>
      </w:r>
      <w:r w:rsidR="00FE13BF">
        <w:t>RPAS</w:t>
      </w:r>
      <w:r w:rsidRPr="00167BF5">
        <w:t xml:space="preserve"> might be considered a non-invasive and reliable monitoring technique </w:t>
      </w:r>
      <w:r w:rsidRPr="00167BF5">
        <w:fldChar w:fldCharType="begin" w:fldLock="1"/>
      </w:r>
      <w:r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mendeley" : { "formattedCitation" : "(Jewell 2013)", "plainTextFormattedCitation" : "(Jewell 2013)", "previouslyFormattedCitation" : "(Jewell 2013)" }, "properties" : { "noteIndex" : 0 }, "schema" : "https://github.com/citation-style-language/schema/raw/master/csl-citation.json" }</w:instrText>
      </w:r>
      <w:r w:rsidRPr="00167BF5">
        <w:fldChar w:fldCharType="separate"/>
      </w:r>
      <w:r w:rsidRPr="00167BF5">
        <w:rPr>
          <w:noProof/>
        </w:rPr>
        <w:t>(Jewell 2013)</w:t>
      </w:r>
      <w:r w:rsidRPr="00167BF5">
        <w:fldChar w:fldCharType="end"/>
      </w:r>
      <w:r w:rsidRPr="00167BF5">
        <w:t xml:space="preserve">. RPAS constitute a promising advance in animal movement and remote sensing disciplines, by having </w:t>
      </w:r>
      <w:r w:rsidR="000A4581" w:rsidRPr="000A4581">
        <w:t xml:space="preserve">very high spatial and temporal resolution aerial images </w:t>
      </w:r>
      <w:r w:rsidRPr="00167BF5">
        <w:t>from places crossed by electronically tagged species.</w:t>
      </w:r>
    </w:p>
    <w:p w:rsidR="00C94441" w:rsidRDefault="00C94441" w:rsidP="00C94441">
      <w:pPr>
        <w:pStyle w:val="Ttulo2"/>
        <w:jc w:val="both"/>
        <w:rPr>
          <w:rFonts w:cs="Times New Roman"/>
        </w:rPr>
      </w:pPr>
      <w:r w:rsidRPr="00167BF5">
        <w:rPr>
          <w:rFonts w:cs="Times New Roman"/>
        </w:rPr>
        <w:t>Monitoring and mapping of terrestrial and aquatic ecosystems</w:t>
      </w:r>
    </w:p>
    <w:p w:rsidR="00C94441" w:rsidRDefault="00C94441" w:rsidP="00C94441">
      <w:pPr>
        <w:pStyle w:val="Textoindependiente"/>
        <w:ind w:firstLine="720"/>
        <w:jc w:val="both"/>
      </w:pPr>
      <w:r>
        <w:t xml:space="preserve">Research investment is </w:t>
      </w:r>
      <w:r w:rsidRPr="00167BF5">
        <w:t>prolific in mapping</w:t>
      </w:r>
      <w:r>
        <w:t xml:space="preserve"> and monitoring</w:t>
      </w:r>
      <w:r w:rsidRPr="00167BF5">
        <w:t xml:space="preserve"> </w:t>
      </w:r>
      <w:r>
        <w:t xml:space="preserve">both </w:t>
      </w:r>
      <w:r w:rsidRPr="00167BF5">
        <w:t xml:space="preserve">terrestrial and aquatic ecosystems, a niche until recently entirely occupied by aerial and space platforms for environmental remote sensing. </w:t>
      </w:r>
      <w:r>
        <w:t xml:space="preserve"> </w:t>
      </w:r>
      <w:r w:rsidR="00675769" w:rsidRPr="00675769">
        <w:t>Forest applications of RPAS are among the most benefited disciplines.</w:t>
      </w:r>
      <w:r w:rsidR="00675769">
        <w:t xml:space="preserve"> </w:t>
      </w:r>
      <w:r w:rsidR="00E84DB6">
        <w:t xml:space="preserve">Fusion of </w:t>
      </w:r>
      <w:r w:rsidRPr="00167BF5">
        <w:t>remote sensing</w:t>
      </w:r>
      <w:r>
        <w:t xml:space="preserve"> techniques</w:t>
      </w:r>
      <w:r w:rsidRPr="00167BF5">
        <w:t xml:space="preserve"> in the scope of RPAS opens new possibilities in the observation of environmental phenomena at local scale, complementing other systems of Earth observation. Protected area managers should be aware of the benefits of having information on demand. </w:t>
      </w:r>
      <w:r w:rsidR="000161E9" w:rsidRPr="00167BF5">
        <w:t xml:space="preserve">RPAS has also been suggested as an appropriate tool for community-based forest monitoring </w:t>
      </w:r>
      <w:r w:rsidR="000161E9" w:rsidRPr="00167BF5">
        <w:fldChar w:fldCharType="begin" w:fldLock="1"/>
      </w:r>
      <w:r w:rsidR="000161E9" w:rsidRPr="00167BF5">
        <w:instrText>ADDIN CSL_CITATION { "citationItems" : [ { "id" : "ITEM-1", "itemData" : { "DOI" : "10.3390/f5061481", "ISBN" : "1999-4907", "ISSN" : "19994907", "PMID" : "20110467", "abstract" : "Data gathered through community-based forest monitoring (CBFM) programs may be as accurate as those gathered by professional scientists, but acquired at a much lower cost and capable of providing more detailed data about the occurrence, extent and drivers of forest loss, degradation and regrowth at the community scale. In addition, CBFM enables greater survey repeatability. Therefore, CBFM should be a fundamental component of national forest monitoring systems and programs to measure, report and verify (MRV) REDD+ activities. To contribute to the development of more effective approaches to CBFM, in this paper we assess: (1) the feasibility of using small, low-cost drones (i.e., remotely piloted aerial vehicles) in CBFM programs; (2) their potential advantages and disadvantages for communities, partner organizations and forest data end-users; and (3) to what extent their utilization, coupled with ground surveys and local ecological knowledge, would improve tropical forest monitoring. To do so, we reviewed the existing literature regarding environmental applications of drones, including forest monitoring, and drew on our own firsthand experience flying small drones to map and monitor tropical forests and training people to operate them. We believe that the utilization of small drones can enhance CBFM and that this approach is feasible in many locations throughout the tropics if some degree of external assistance and funding is provided to communities. We suggest that the use of small drones can help tropical communities to better manage and conserve their forests whilst benefiting partner organizations, governments and forest data end-users, particularly those engaged in forestry, biodiversity conservation and climate change mitigation projects such as REDD+.", "author" : [ { "dropping-particle" : "", "family" : "Paneque-G\u00e1lvez", "given" : "Jaime", "non-dropping-particle" : "", "parse-names" : false, "suffix" : "" }, { "dropping-particle" : "", "family" : "McCall", "given" : "Michael K.", "non-dropping-particle" : "", "parse-names" : false, "suffix" : "" }, { "dropping-particle" : "", "family" : "Napoletano", "given" : "Brian M.", "non-dropping-particle" : "", "parse-names" : false, "suffix" : "" }, { "dropping-particle" : "", "family" : "Wich", "given" : "Serge A.", "non-dropping-particle" : "", "parse-names" : false, "suffix" : "" }, { "dropping-particle" : "", "family" : "Koh", "given" : "Lian Pin", "non-dropping-particle" : "", "parse-names" : false, "suffix" : "" } ], "container-title" : "Forests", "id" : "ITEM-1", "issue" : "6", "issued" : { "date-parts" : [ [ "2014" ] ] }, "page" : "1481-1507", "title" : "Small drones for community-based forest monitoring: An assessment of their feasibility and potential in tropical areas", "type" : "article-journal", "volume" : "5" }, "uris" : [ "http://www.mendeley.com/documents/?uuid=e0d7dba6-f9e1-42f4-8d50-82cf72b76bb1" ] } ], "mendeley" : { "formattedCitation" : "(Paneque-G\u00e1lvez et al. 2014)", "plainTextFormattedCitation" : "(Paneque-G\u00e1lvez et al. 2014)", "previouslyFormattedCitation" : "(Paneque-G\u00e1lvez et al. 2014)" }, "properties" : { "noteIndex" : 0 }, "schema" : "https://github.com/citation-style-language/schema/raw/master/csl-citation.json" }</w:instrText>
      </w:r>
      <w:r w:rsidR="000161E9" w:rsidRPr="00167BF5">
        <w:fldChar w:fldCharType="separate"/>
      </w:r>
      <w:r w:rsidR="000161E9" w:rsidRPr="00167BF5">
        <w:rPr>
          <w:noProof/>
        </w:rPr>
        <w:t>(Paneque-Gálvez et al. 2014)</w:t>
      </w:r>
      <w:r w:rsidR="000161E9" w:rsidRPr="00167BF5">
        <w:fldChar w:fldCharType="end"/>
      </w:r>
      <w:r w:rsidR="000161E9" w:rsidRPr="00167BF5">
        <w:t>.</w:t>
      </w:r>
    </w:p>
    <w:p w:rsidR="006F3C5A" w:rsidRDefault="006F3C5A" w:rsidP="006F3C5A">
      <w:pPr>
        <w:pStyle w:val="Ttulo2"/>
        <w:jc w:val="both"/>
        <w:rPr>
          <w:rFonts w:cs="Times New Roman"/>
        </w:rPr>
      </w:pPr>
      <w:r w:rsidRPr="00167BF5">
        <w:rPr>
          <w:rFonts w:cs="Times New Roman"/>
        </w:rPr>
        <w:lastRenderedPageBreak/>
        <w:t>Law enforcement</w:t>
      </w:r>
    </w:p>
    <w:p w:rsidR="006F3C5A" w:rsidRPr="006F3C5A" w:rsidRDefault="006F3C5A" w:rsidP="006F3C5A">
      <w:pPr>
        <w:pStyle w:val="Textoindependiente"/>
        <w:ind w:firstLine="720"/>
        <w:jc w:val="both"/>
      </w:pPr>
      <w:r w:rsidRPr="00167BF5">
        <w:t xml:space="preserve">Despite the low number of scientific articles addressing the use of RPAS in the control and surveillance of natural protected areas, </w:t>
      </w:r>
      <w:r>
        <w:t>RPAS for anti-</w:t>
      </w:r>
      <w:r w:rsidRPr="00167BF5">
        <w:t xml:space="preserve">poaching </w:t>
      </w:r>
      <w:r>
        <w:t xml:space="preserve">is a major trend, but </w:t>
      </w:r>
      <w:r w:rsidRPr="00167BF5">
        <w:t xml:space="preserve">faces important technical and legal constraints. First, the reviewed literature mentions the need to design more efficient live vision systems. Low autonomy of RPAS is especially critical in large natural parks, limiting the area under surveillance. Issues concerning atmospheric conditions have not yet been completely resolved. </w:t>
      </w:r>
      <w:r w:rsidRPr="00167BF5">
        <w:fldChar w:fldCharType="begin" w:fldLock="1"/>
      </w:r>
      <w:r w:rsidRPr="00167BF5">
        <w:instrText>ADDIN CSL_CITATION { "citationItems" : [ { "id" : "ITEM-1", "itemData" : { "author" : [ { "dropping-particle" : "", "family" : "Banzi", "given" : "Jamali Firmat", "non-dropping-particle" : "", "parse-names" : false, "suffix" : "" } ], "container-title" : "International Journal of Scientific and Research Publications", "id" : "ITEM-1", "issue" : "4", "issued" : { "date-parts" : [ [ "2014" ] ] }, "page" : "1-7", "title" : "A Sensor Based Anti-Poaching System in Tanzania", "type" : "article-journal", "volume" : "4" }, "uris" : [ "http://www.mendeley.com/documents/?uuid=d9a5dc64-7bb3-4533-9a8a-88e9f34c6723" ] } ], "mendeley" : { "formattedCitation" : "(Banzi 2014)", "plainTextFormattedCitation" : "(Banzi 2014)", "previouslyFormattedCitation" : "(Banzi 2014)" }, "properties" : { "noteIndex" : 0 }, "schema" : "https://github.com/citation-style-language/schema/raw/master/csl-citation.json" }</w:instrText>
      </w:r>
      <w:r w:rsidRPr="00167BF5">
        <w:fldChar w:fldCharType="separate"/>
      </w:r>
      <w:r w:rsidRPr="00167BF5">
        <w:rPr>
          <w:noProof/>
        </w:rPr>
        <w:t>(Banzi 2014)</w:t>
      </w:r>
      <w:r w:rsidRPr="00167BF5">
        <w:fldChar w:fldCharType="end"/>
      </w:r>
      <w:r w:rsidRPr="00167BF5">
        <w:t xml:space="preserve"> proposed a sensor based economical feasible anti-poaching alternative, arguing that RPAS fulfilling suitable specifications are costly, especially in developing countries. However, as technology becomes more accessible, it is expected that main barriers will appear in the legislative and social sphere. In some countries, it is forbidden to fly beyond the visual </w:t>
      </w:r>
      <w:r w:rsidR="00954BDE">
        <w:t>line of sight (BVLOS)</w:t>
      </w:r>
      <w:r w:rsidRPr="00167BF5">
        <w:t xml:space="preserve">, limiting the effectiveness of the inspection. RPAS applied to surveillance of protected areas is also questioned arguing human right breaching </w:t>
      </w:r>
      <w:r w:rsidRPr="00167BF5">
        <w:fldChar w:fldCharType="begin" w:fldLock="1"/>
      </w:r>
      <w:r w:rsidRPr="00167BF5">
        <w:instrText>ADDIN CSL_CITATION {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s" : [ "http://www.mendeley.com/documents/?uuid=bfaa55ce-6ecb-4cf9-a229-cf5c2e77a514" ] } ], "mendeley" : { "formattedCitation" : "(Duffy 2014)", "plainTextFormattedCitation" : "(Duffy 2014)", "previouslyFormattedCitation" : "(Duffy 2014)" }, "properties" : { "noteIndex" : 0 }, "schema" : "https://github.com/citation-style-language/schema/raw/master/csl-citation.json" }</w:instrText>
      </w:r>
      <w:r w:rsidRPr="00167BF5">
        <w:fldChar w:fldCharType="separate"/>
      </w:r>
      <w:r w:rsidRPr="00167BF5">
        <w:rPr>
          <w:noProof/>
        </w:rPr>
        <w:t>(Duffy 2014)</w:t>
      </w:r>
      <w:r w:rsidRPr="00167BF5">
        <w:fldChar w:fldCharType="end"/>
      </w:r>
      <w:r w:rsidRPr="00167BF5">
        <w:t xml:space="preserve">. Some detractors are skeptical about the ability of RPAS to persuade offenders, who in many cases </w:t>
      </w:r>
      <w:r w:rsidRPr="00167BF5">
        <w:rPr>
          <w:rStyle w:val="shorttext"/>
          <w:lang w:val="en"/>
        </w:rPr>
        <w:t>go through a situation of great need</w:t>
      </w:r>
      <w:r w:rsidRPr="00167BF5">
        <w:t xml:space="preserve">. Probably the success of such initiatives requires a greater consensus among the parties involved and the development of strategies that seek to solve the causes of poaching. </w:t>
      </w:r>
      <w:bookmarkStart w:id="12" w:name="ecotourism-1"/>
      <w:bookmarkEnd w:id="12"/>
      <w:r>
        <w:rPr>
          <w:lang w:val="en"/>
        </w:rPr>
        <w:t xml:space="preserve">However, </w:t>
      </w:r>
      <w:r w:rsidR="00B41967">
        <w:rPr>
          <w:lang w:val="en"/>
        </w:rPr>
        <w:t>surveillance of</w:t>
      </w:r>
      <w:r>
        <w:rPr>
          <w:lang w:val="en"/>
        </w:rPr>
        <w:t xml:space="preserve"> illegal logging, fishing or bonfire detection in unauthorized areas can prove to be valid evidence against offenders.</w:t>
      </w:r>
    </w:p>
    <w:p w:rsidR="006F3C5A" w:rsidRPr="006F3C5A" w:rsidRDefault="006F3C5A" w:rsidP="006F3C5A">
      <w:pPr>
        <w:pStyle w:val="Textoindependiente"/>
        <w:jc w:val="both"/>
        <w:rPr>
          <w:lang w:val="en"/>
        </w:rPr>
      </w:pPr>
    </w:p>
    <w:p w:rsidR="009860E4" w:rsidRPr="009860E4" w:rsidRDefault="009860E4" w:rsidP="009860E4">
      <w:pPr>
        <w:pStyle w:val="Ttulo2"/>
        <w:jc w:val="both"/>
        <w:rPr>
          <w:rFonts w:cs="Times New Roman"/>
        </w:rPr>
      </w:pPr>
      <w:bookmarkStart w:id="13" w:name="legal-barriers"/>
      <w:bookmarkEnd w:id="13"/>
      <w:r>
        <w:rPr>
          <w:rFonts w:cs="Times New Roman"/>
        </w:rPr>
        <w:t>Costs of RPAS operation</w:t>
      </w:r>
    </w:p>
    <w:p w:rsidR="00830E39" w:rsidRDefault="0052773D" w:rsidP="001C3DD6">
      <w:pPr>
        <w:pStyle w:val="Textoindependiente"/>
        <w:ind w:firstLine="720"/>
        <w:jc w:val="both"/>
      </w:pPr>
      <w:r w:rsidRPr="00167BF5">
        <w:t xml:space="preserve">From the economic point of view, expenses derived from the operation with RPAS are hardly quantifiable. </w:t>
      </w:r>
      <w:r w:rsidR="00FD7007">
        <w:t xml:space="preserve">While </w:t>
      </w:r>
      <w:r w:rsidR="00314E07">
        <w:t xml:space="preserve">RPAS are considered </w:t>
      </w:r>
      <w:r w:rsidR="00FD7007">
        <w:t>easy to operate, n</w:t>
      </w:r>
      <w:r w:rsidRPr="00167BF5">
        <w:t xml:space="preserve">ot all studies </w:t>
      </w:r>
      <w:r w:rsidR="00314E07">
        <w:t>assess</w:t>
      </w:r>
      <w:r w:rsidRPr="00167BF5">
        <w:t xml:space="preserve"> </w:t>
      </w:r>
      <w:r w:rsidRPr="00167BF5">
        <w:lastRenderedPageBreak/>
        <w:t xml:space="preserve">the </w:t>
      </w:r>
      <w:r w:rsidR="00314E07">
        <w:t xml:space="preserve">investment required to enhance </w:t>
      </w:r>
      <w:r w:rsidR="00F737CC">
        <w:t>personnel</w:t>
      </w:r>
      <w:r w:rsidR="00314E07">
        <w:t xml:space="preserve"> </w:t>
      </w:r>
      <w:r w:rsidRPr="00167BF5">
        <w:t xml:space="preserve">technical and analytical skills. Computational requirements are </w:t>
      </w:r>
      <w:r w:rsidR="0051009C">
        <w:t xml:space="preserve">also </w:t>
      </w:r>
      <w:r w:rsidRPr="00167BF5">
        <w:t xml:space="preserve">demanding and certain phases of information processing requires the acquisition of </w:t>
      </w:r>
      <w:r w:rsidR="00F72E9D">
        <w:t xml:space="preserve">commercial </w:t>
      </w:r>
      <w:r w:rsidRPr="00167BF5">
        <w:t>software whose price is generally high. Also, operations with RPAS are not exe</w:t>
      </w:r>
      <w:r w:rsidR="00C50016">
        <w:t xml:space="preserve">mpt from accidents, thus having a </w:t>
      </w:r>
      <w:r w:rsidRPr="00167BF5">
        <w:t xml:space="preserve">negative impact on the budget originally planned. </w:t>
      </w:r>
      <w:r w:rsidR="00555C03">
        <w:t xml:space="preserve">Nonetheless, we found evidence </w:t>
      </w:r>
      <w:r w:rsidR="00555C03" w:rsidRPr="00454F1F">
        <w:rPr>
          <w:strike/>
        </w:rPr>
        <w:t>in the reviewed literature</w:t>
      </w:r>
      <w:r w:rsidR="00555C03">
        <w:t xml:space="preserve"> to support that RPAS operational cost</w:t>
      </w:r>
      <w:r w:rsidR="0059724D">
        <w:t>s</w:t>
      </w:r>
      <w:r w:rsidR="00555C03">
        <w:t xml:space="preserve"> are lower than those derived from manned aircraft and </w:t>
      </w:r>
      <w:r w:rsidR="00CB0BB8">
        <w:t>likely</w:t>
      </w:r>
      <w:r w:rsidR="00323CC5">
        <w:t xml:space="preserve"> </w:t>
      </w:r>
      <w:r w:rsidR="00555C03">
        <w:t>commercial</w:t>
      </w:r>
      <w:r w:rsidR="00B572EA">
        <w:t xml:space="preserve"> very</w:t>
      </w:r>
      <w:r w:rsidR="00555C03">
        <w:t xml:space="preserve"> </w:t>
      </w:r>
      <w:r w:rsidR="00323CC5">
        <w:t>high-resolution</w:t>
      </w:r>
      <w:r w:rsidR="00555C03">
        <w:t xml:space="preserve"> satellite images.</w:t>
      </w:r>
    </w:p>
    <w:p w:rsidR="00334305" w:rsidRDefault="00334305" w:rsidP="00334305">
      <w:pPr>
        <w:pStyle w:val="Ttulo2"/>
      </w:pPr>
      <w:r>
        <w:t>Software and statistical methods</w:t>
      </w:r>
    </w:p>
    <w:p w:rsidR="004D5E3A" w:rsidRDefault="00334305" w:rsidP="00F00C90">
      <w:pPr>
        <w:pStyle w:val="Textoindependiente"/>
        <w:ind w:firstLine="720"/>
        <w:jc w:val="both"/>
      </w:pPr>
      <w:r>
        <w:t>S</w:t>
      </w:r>
      <w:r w:rsidR="0052773D" w:rsidRPr="00167BF5">
        <w:t>tatistical and sampling methods approaching the analysis of data are mostly in its infancy</w:t>
      </w:r>
      <w:r w:rsidR="00F00C90">
        <w:t xml:space="preserve"> and f</w:t>
      </w:r>
      <w:r w:rsidR="00F00C90" w:rsidRPr="00167BF5">
        <w:t>urther research should be encompassed to assess the overall performance of these methods.</w:t>
      </w:r>
      <w:r w:rsidR="00F00C90">
        <w:t xml:space="preserve"> </w:t>
      </w:r>
      <w:r w:rsidR="008C0AA3">
        <w:t>Computer vision software</w:t>
      </w:r>
      <w:r w:rsidR="00DF14C3">
        <w:t xml:space="preserve"> for species detection </w:t>
      </w:r>
      <w:r w:rsidR="002211EA">
        <w:t>are complex to operate by end-</w:t>
      </w:r>
      <w:r w:rsidR="0059724D">
        <w:t>users, while</w:t>
      </w:r>
      <w:r w:rsidR="00DF14C3">
        <w:t xml:space="preserve"> forest-based  applications </w:t>
      </w:r>
      <w:r w:rsidR="00B572EA">
        <w:t xml:space="preserve">where biomass and structure is modeled from a digital terrain model </w:t>
      </w:r>
      <w:r w:rsidR="00DF14C3">
        <w:t>are more mature.</w:t>
      </w:r>
    </w:p>
    <w:p w:rsidR="004D5E3A" w:rsidRPr="00167BF5" w:rsidRDefault="0052773D" w:rsidP="006E54EF">
      <w:pPr>
        <w:pStyle w:val="Ttulo2"/>
        <w:jc w:val="both"/>
        <w:rPr>
          <w:rFonts w:cs="Times New Roman"/>
        </w:rPr>
      </w:pPr>
      <w:bookmarkStart w:id="14" w:name="wildlife-monitoring-and-management-1"/>
      <w:bookmarkStart w:id="15" w:name="infrastructure-and-risk-assessment-1"/>
      <w:bookmarkEnd w:id="14"/>
      <w:bookmarkEnd w:id="15"/>
      <w:r w:rsidRPr="00167BF5">
        <w:rPr>
          <w:rFonts w:cs="Times New Roman"/>
        </w:rPr>
        <w:t>Infrastructure and risk assessment</w:t>
      </w:r>
    </w:p>
    <w:p w:rsidR="004D5E3A" w:rsidRPr="00167BF5" w:rsidRDefault="0052773D" w:rsidP="00094F79">
      <w:pPr>
        <w:pStyle w:val="FirstParagraph"/>
        <w:ind w:firstLine="720"/>
        <w:jc w:val="both"/>
      </w:pPr>
      <w:r w:rsidRPr="00167BF5">
        <w:t>Relative low operational cost of RPAS make them an attractive alternative to</w:t>
      </w:r>
      <w:r w:rsidR="001F3789">
        <w:t xml:space="preserve"> manual</w:t>
      </w:r>
      <w:r w:rsidR="00F737CC">
        <w:t>ly</w:t>
      </w:r>
      <w:r w:rsidR="001F3789">
        <w:t xml:space="preserve"> </w:t>
      </w:r>
      <w:r w:rsidR="00F737CC">
        <w:t>inspect infrastructures posing a risk to wildlife</w:t>
      </w:r>
      <w:r w:rsidRPr="00167BF5">
        <w:t xml:space="preserve">. </w:t>
      </w:r>
      <w:r w:rsidR="001F3789">
        <w:t>The literature</w:t>
      </w:r>
      <w:r w:rsidRPr="00167BF5">
        <w:t xml:space="preserve"> citing RPAS for such purposes is limited, </w:t>
      </w:r>
      <w:r w:rsidR="00F737CC">
        <w:t>at least in the field of protected a</w:t>
      </w:r>
      <w:r w:rsidR="001F3789">
        <w:t>reas. To our best knowledge, we didn’t find studies aimed to test</w:t>
      </w:r>
      <w:r w:rsidR="00292362">
        <w:t xml:space="preserve"> </w:t>
      </w:r>
      <w:r w:rsidR="00E042D6">
        <w:t>whether RPAS</w:t>
      </w:r>
      <w:r w:rsidR="001F3789">
        <w:t xml:space="preserve"> </w:t>
      </w:r>
      <w:r w:rsidR="00292362">
        <w:t xml:space="preserve">might </w:t>
      </w:r>
      <w:r w:rsidR="00292362" w:rsidRPr="00167BF5">
        <w:t>help</w:t>
      </w:r>
      <w:r w:rsidR="001F3789">
        <w:t xml:space="preserve"> decreasing</w:t>
      </w:r>
      <w:r w:rsidRPr="00167BF5">
        <w:t xml:space="preserve"> fatalities where </w:t>
      </w:r>
      <w:r w:rsidR="004D5ABD">
        <w:t xml:space="preserve">terrestrial vehicles and </w:t>
      </w:r>
      <w:r w:rsidRPr="00167BF5">
        <w:t xml:space="preserve">vessels </w:t>
      </w:r>
      <w:r w:rsidR="004B3C76" w:rsidRPr="00167BF5">
        <w:t>strike</w:t>
      </w:r>
      <w:r w:rsidRPr="00167BF5">
        <w:t xml:space="preserve"> </w:t>
      </w:r>
      <w:r w:rsidR="00696E83">
        <w:t xml:space="preserve">are </w:t>
      </w:r>
      <w:r w:rsidRPr="00167BF5">
        <w:t>frequent</w:t>
      </w:r>
      <w:r w:rsidR="004D5ABD">
        <w:t>. B</w:t>
      </w:r>
      <w:r w:rsidR="004D5ABD" w:rsidRPr="00167BF5">
        <w:t>y scheduling periodic flights monitoring facilities, roads crossing sensitive areas and coastal ecosystems</w:t>
      </w:r>
      <w:r w:rsidR="004D5ABD">
        <w:t>, proper measurement could be taken.</w:t>
      </w:r>
      <w:r w:rsidRPr="00167BF5">
        <w:t xml:space="preserve"> RPAS might also help to persuade birds from approaching </w:t>
      </w:r>
      <w:r w:rsidRPr="00167BF5">
        <w:lastRenderedPageBreak/>
        <w:t>power lines, wind turbines and other potential hazards, just as it has been applied to keep airports safe.</w:t>
      </w:r>
    </w:p>
    <w:p w:rsidR="004D5E3A" w:rsidRPr="00167BF5" w:rsidRDefault="0052773D" w:rsidP="0002513F">
      <w:pPr>
        <w:pStyle w:val="Ttulo2"/>
      </w:pPr>
      <w:bookmarkStart w:id="16" w:name="monitoring-and-mapping-of-terrestrial-an"/>
      <w:bookmarkStart w:id="17" w:name="law-enforcement-1"/>
      <w:bookmarkEnd w:id="16"/>
      <w:bookmarkEnd w:id="17"/>
      <w:r w:rsidRPr="00167BF5">
        <w:t>Ecotourism</w:t>
      </w:r>
    </w:p>
    <w:p w:rsidR="004D5E3A" w:rsidRPr="00167BF5" w:rsidRDefault="0052773D" w:rsidP="00094F79">
      <w:pPr>
        <w:pStyle w:val="FirstParagraph"/>
        <w:ind w:firstLine="720"/>
        <w:jc w:val="both"/>
      </w:pPr>
      <w:r w:rsidRPr="00167BF5">
        <w:t>A permissive regularization of RPAS in ecotourism activities in natural parks could lead to unpredictable situations. On the one hand, the constant presence of sources of noise coming from propellers and engines, the sensation of invasion or lack of privacy, security issues and the visual impact of RPAS on the landscape could negatively affect the tourist experience. It is well known that the consequences triggered by RPAS disturbing wildlife have led to the ban on fly</w:t>
      </w:r>
      <w:r w:rsidR="00092587">
        <w:t xml:space="preserve">ing them at US National Parks </w:t>
      </w:r>
      <w:r w:rsidRPr="00167BF5">
        <w:t xml:space="preserve">and other protected areas of the world. As result of potential </w:t>
      </w:r>
      <w:r w:rsidR="004B3C76" w:rsidRPr="00167BF5">
        <w:t>environmental</w:t>
      </w:r>
      <w:r w:rsidRPr="00167BF5">
        <w:t xml:space="preserve"> impact of </w:t>
      </w:r>
      <w:r w:rsidR="00092587">
        <w:t xml:space="preserve">tourist flying </w:t>
      </w:r>
      <w:r w:rsidRPr="00167BF5">
        <w:t xml:space="preserve">RPAS in Antarctica, </w:t>
      </w:r>
      <w:r w:rsidR="00F747BA" w:rsidRPr="00167BF5">
        <w:fldChar w:fldCharType="begin" w:fldLock="1"/>
      </w:r>
      <w:r w:rsidR="00EA7384" w:rsidRPr="00167BF5">
        <w:instrText>ADDIN CSL_CITATION { "citationItems" : [ { "id" : "ITEM-1", "itemData" : { "DOI" : "10.1017/S0032247417000262", "ISSN" : "0032-2474", "abstract" : "&lt;p&gt; Unmanned aerial vehicles (UAVs), also known as drones, are used in scientific research and a diverse range of other applications across the globe. They are also being used increasingly for scientific research in Antarctica and to a lesser extent by tourists visiting the world's last great frontier tourist destination. Their use in scientific research in Antarctica offers many benefits to science and if used responsibly may be less invasive than other research techniques, offering a rich source of new scientific data. For tourists, UAVs also offer unique aerial photographic perspectives on Antarctica \u2014 the ultimate holiday snap shot. Concerns have been raised about the safety of drone use in the harsh and unpredictable Antarctic conditions, as well as possible environmental impacts. This paper considers these issues and the emerging regulatory response to drone use in Antarctica focusing on the &lt;italic&gt;Antarctic Unmanned Aerial Systems (UAS) Operator's Handbook&lt;/italic&gt; , which provides guidelines to national Antarctic programmes on the use of UAVs in the Antarctic Treaty area, and the temporary ban on use of drones by tourists imposed by the International Association of Antarctica Tour Operators (IAATO). Both measures arguably constitute a good first response to this emerging issue, although more still needs to be done. &lt;/p&gt;", "author" : [ { "dropping-particle" : "", "family" : "Leary", "given" : "David", "non-dropping-particle" : "", "parse-names" : false, "suffix" : "" } ], "container-title" : "Polar Record", "id" : "ITEM-1", "issue" : "May", "issued" : { "date-parts" : [ [ "2017" ] ] }, "page" : "1-15", "title" : "Drones on ice: an assessment of the legal implications of the use of unmanned aerial vehicles in scientific research and by the tourist industry in Antarctica", "type" : "article-journal" }, "uris" : [ "http://www.mendeley.com/documents/?uuid=918dae17-f14b-44a1-abfa-3b4862d40dea" ] } ], "mendeley" : { "formattedCitation" : "(Leary 2017)", "plainTextFormattedCitation" : "(Leary 2017)", "previouslyFormattedCitation" : "(Leary 2017)" }, "properties" : { "noteIndex" : 0 }, "schema" : "https://github.com/citation-style-language/schema/raw/master/csl-citation.json" }</w:instrText>
      </w:r>
      <w:r w:rsidR="00F747BA" w:rsidRPr="00167BF5">
        <w:fldChar w:fldCharType="separate"/>
      </w:r>
      <w:r w:rsidR="00F747BA" w:rsidRPr="00167BF5">
        <w:rPr>
          <w:noProof/>
        </w:rPr>
        <w:t>(Leary 2017)</w:t>
      </w:r>
      <w:r w:rsidR="00F747BA" w:rsidRPr="00167BF5">
        <w:fldChar w:fldCharType="end"/>
      </w:r>
      <w:r w:rsidR="00F747BA" w:rsidRPr="00167BF5">
        <w:t xml:space="preserve"> </w:t>
      </w:r>
      <w:r w:rsidR="00406D18">
        <w:t>reported</w:t>
      </w:r>
      <w:r w:rsidRPr="00167BF5">
        <w:t xml:space="preserve"> the partial prohibition of recreational RPAS in coastal areas as part of a more extensive regulation promoted by stakeholders. Such </w:t>
      </w:r>
      <w:r w:rsidR="0059716F">
        <w:t>set of rules look</w:t>
      </w:r>
      <w:r w:rsidRPr="00167BF5">
        <w:t xml:space="preserve"> reasonable and could be the way forward for other protected areas to adapt the allowed activities with RPAS. It seems obvious that in hands of non-skilled operators, the risk of accidents and losse</w:t>
      </w:r>
      <w:r w:rsidR="00063807">
        <w:t xml:space="preserve">s would increase. This may </w:t>
      </w:r>
      <w:r w:rsidR="00DF29A8">
        <w:t xml:space="preserve">also </w:t>
      </w:r>
      <w:r w:rsidRPr="00167BF5">
        <w:t xml:space="preserve">pose a risk </w:t>
      </w:r>
      <w:r w:rsidR="00DF29A8">
        <w:t>of</w:t>
      </w:r>
      <w:r w:rsidRPr="00167BF5">
        <w:t xml:space="preserve"> contamination of water supplies or </w:t>
      </w:r>
      <w:r w:rsidR="00DF29A8">
        <w:t xml:space="preserve">triggering </w:t>
      </w:r>
      <w:r w:rsidR="00DF29A8" w:rsidRPr="00167BF5">
        <w:t>fires</w:t>
      </w:r>
      <w:r w:rsidRPr="00167BF5">
        <w:t xml:space="preserve"> in sensitive areas due to the presence of flammable and toxic components, fueling the low popularity of RPAS </w:t>
      </w:r>
      <w:r w:rsidR="00675C05">
        <w:t>in</w:t>
      </w:r>
      <w:r w:rsidRPr="00167BF5">
        <w:t xml:space="preserve"> detriment of the benefits they bring. It does not appear that feasibility studies or opinion polls have been published that respond to the issues raised and to the ethical and legal implications derived from their use. Even when the leisure possibilities are wide and recognized, it would be advisable to be cautious in the face of the demand of the ecotourism industry to incorporate RPAS in their activities.</w:t>
      </w:r>
    </w:p>
    <w:p w:rsidR="004D5E3A" w:rsidRPr="00167BF5" w:rsidRDefault="0052773D" w:rsidP="006E54EF">
      <w:pPr>
        <w:pStyle w:val="Ttulo2"/>
        <w:jc w:val="both"/>
        <w:rPr>
          <w:rFonts w:cs="Times New Roman"/>
        </w:rPr>
      </w:pPr>
      <w:bookmarkStart w:id="18" w:name="impact-of-rpas-on-wildlife-and-ecosystem"/>
      <w:bookmarkEnd w:id="18"/>
      <w:r w:rsidRPr="00167BF5">
        <w:rPr>
          <w:rFonts w:cs="Times New Roman"/>
        </w:rPr>
        <w:lastRenderedPageBreak/>
        <w:t>Impact of RPAS on wildlife and ecosystems</w:t>
      </w:r>
    </w:p>
    <w:p w:rsidR="004D5E3A" w:rsidRPr="00167BF5" w:rsidRDefault="001F1801" w:rsidP="003E0CBF">
      <w:pPr>
        <w:pStyle w:val="FirstParagraph"/>
        <w:ind w:firstLine="720"/>
        <w:jc w:val="both"/>
      </w:pPr>
      <w:r>
        <w:t>E</w:t>
      </w:r>
      <w:r w:rsidR="0052773D" w:rsidRPr="00167BF5">
        <w:t xml:space="preserve">thical implications of RPAS in wildlife studies have not yet been adequately weighed since most studies only marginally </w:t>
      </w:r>
      <w:r w:rsidR="00B32E32">
        <w:t xml:space="preserve">document </w:t>
      </w:r>
      <w:r w:rsidR="00530E4D">
        <w:t xml:space="preserve">observed </w:t>
      </w:r>
      <w:r w:rsidR="0052773D" w:rsidRPr="00167BF5">
        <w:t xml:space="preserve">reactions. Despite </w:t>
      </w:r>
      <w:r w:rsidR="00B32E32">
        <w:t>a</w:t>
      </w:r>
      <w:r w:rsidR="0052773D" w:rsidRPr="00167BF5">
        <w:t xml:space="preserve"> greater degree of awareness reflected in a emergent set of guidelines </w:t>
      </w:r>
      <w:r w:rsidR="00EA7384" w:rsidRPr="00167BF5">
        <w:fldChar w:fldCharType="begin" w:fldLock="1"/>
      </w:r>
      <w:r w:rsidR="00EA7384" w:rsidRPr="00167BF5">
        <w:instrText>ADDIN CSL_CITATION { "citationItems" : [ { "id" : "ITEM-1", "itemData" : { "DOI" : "10.1016/j.cub.2016.04.001", "ISBN" : "0960-9822", "ISSN" : "09609822", "abstract" : "The use of unmanned aerial vehicles (UAVs), colloquially referred to as 'drones', for biological field research is increasing [1-3]. Small, civilian UAVs are providing a viable, economical tool for ecology researchers and environmental managers. UAVs are particularly useful for wildlife observation and monitoring as they can produce systematic data of high spatial and temporal resolution [4]. However, this new technology could also have undesirable and unforeseen impacts on wildlife, the risks of which we currently have little understanding [5-7]. There is a need for a code of best practice in the use of UAVs to mitigate or alleviate these risks, which we begin to develop here.", "author" : [ { "dropping-particle" : "", "family" : "Hodgson", "given" : "Jarrod C.", "non-dropping-particle" : "", "parse-names" : false, "suffix" : "" }, { "dropping-particle" : "", "family" : "Koh", "given" : "Lian Pin", "non-dropping-particle" : "", "parse-names" : false, "suffix" : "" } ], "container-title" : "Current Biology", "id" : "ITEM-1", "issue" : "10", "issued" : { "date-parts" : [ [ "2016" ] ] }, "title" : "Best practice for minimising unmanned aerial vehicle disturbance to wildlife in biological field research", "type" : "article-journal", "volume" : "26" }, "uris" : [ "http://www.mendeley.com/documents/?uuid=0cc6cde7-116b-3851-b876-2849a2711d33" ] }, { "id" : "ITEM-2",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u00e9", "non-dropping-particle" : "", "parse-names" : false, "suffix" : "" }, { "dropping-particle" : "", "family" : "Tablado", "given" : "Zulima", "non-dropping-particle" : "", "parse-names" : false, "suffix" : "" } ], "container-title" : "PLoS ONE", "id" : "ITEM-2", "issue" : "6", "issued" : { "date-parts" : [ [ "2017" ] ] }, "title" : "Unmanned aircraft systems as a new source of disturbance for wildlife: A systematic review", "type" : "article-journal", "volume" : "12" }, "uris" : [ "http://www.mendeley.com/documents/?uuid=27c72828-de41-47bf-99e7-9a20bb41c52d" ] } ], "mendeley" : { "formattedCitation" : "(Hodgson and Koh 2016; Mulero-P\u00e1zm\u00e1ny et al. 2017)", "plainTextFormattedCitation" : "(Hodgson and Koh 2016; Mulero-P\u00e1zm\u00e1ny et al. 2017)", "previouslyFormattedCitation" : "(Hodgson and Koh 2016; Mulero-P\u00e1zm\u00e1ny et al. 2017)" }, "properties" : { "noteIndex" : 0 }, "schema" : "https://github.com/citation-style-language/schema/raw/master/csl-citation.json" }</w:instrText>
      </w:r>
      <w:r w:rsidR="00EA7384" w:rsidRPr="00167BF5">
        <w:fldChar w:fldCharType="separate"/>
      </w:r>
      <w:r w:rsidR="00EA7384" w:rsidRPr="00167BF5">
        <w:rPr>
          <w:noProof/>
        </w:rPr>
        <w:t>(Hodgson and Koh 2016; Mulero-Pázmány et al. 2017)</w:t>
      </w:r>
      <w:r w:rsidR="00EA7384" w:rsidRPr="00167BF5">
        <w:fldChar w:fldCharType="end"/>
      </w:r>
      <w:r w:rsidR="0052773D" w:rsidRPr="00167BF5">
        <w:t xml:space="preserve">, further trials aimed at quantifying physiological and behavioral changes targeting a broader group of wild species should be carried out. </w:t>
      </w:r>
      <w:r w:rsidR="0059716F">
        <w:t>Step by step</w:t>
      </w:r>
      <w:r w:rsidR="003E0CBF">
        <w:t>, a</w:t>
      </w:r>
      <w:r w:rsidR="00530E4D" w:rsidRPr="00DB7AEE">
        <w:t xml:space="preserve"> code of best</w:t>
      </w:r>
      <w:r w:rsidR="003E0CBF">
        <w:t xml:space="preserve"> practice and recommendations </w:t>
      </w:r>
      <w:r w:rsidR="0059716F">
        <w:t>would</w:t>
      </w:r>
      <w:r w:rsidR="003E0CBF">
        <w:t xml:space="preserve"> be</w:t>
      </w:r>
      <w:r w:rsidR="00530E4D" w:rsidRPr="00DB7AEE">
        <w:t xml:space="preserve"> continuously updated based on lessons learned</w:t>
      </w:r>
      <w:r w:rsidR="003E0CBF">
        <w:t xml:space="preserve">, </w:t>
      </w:r>
      <w:r w:rsidR="00EF3821">
        <w:t>while filling</w:t>
      </w:r>
      <w:r w:rsidR="003327C1">
        <w:t xml:space="preserve"> </w:t>
      </w:r>
      <w:r w:rsidR="003E0CBF">
        <w:t>the gap of</w:t>
      </w:r>
      <w:r w:rsidR="0052773D" w:rsidRPr="00167BF5">
        <w:t xml:space="preserve"> </w:t>
      </w:r>
      <w:r w:rsidR="00EF3821">
        <w:t>trained</w:t>
      </w:r>
      <w:r w:rsidR="0052773D" w:rsidRPr="00167BF5">
        <w:t xml:space="preserve"> operators </w:t>
      </w:r>
      <w:r w:rsidR="00EA7384" w:rsidRPr="00167BF5">
        <w:fldChar w:fldCharType="begin" w:fldLock="1"/>
      </w:r>
      <w:r w:rsidR="00EA7384" w:rsidRPr="00167BF5">
        <w:instrText>ADDIN CSL_CITATION { "citationItems" : [ { "id" : "ITEM-1",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1",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mendeley" : { "formattedCitation" : "(McEvoy, Hall, and McDonald 2016)", "plainTextFormattedCitation" : "(McEvoy, Hall, and McDonald 2016)", "previouslyFormattedCitation" : "(McEvoy, Hall, and McDonald 2016)" }, "properties" : { "noteIndex" : 0 }, "schema" : "https://github.com/citation-style-language/schema/raw/master/csl-citation.json" }</w:instrText>
      </w:r>
      <w:r w:rsidR="00EA7384" w:rsidRPr="00167BF5">
        <w:fldChar w:fldCharType="separate"/>
      </w:r>
      <w:r w:rsidR="00EA7384" w:rsidRPr="00167BF5">
        <w:rPr>
          <w:noProof/>
        </w:rPr>
        <w:t>(McEvoy, Hall, and McDonald 2016)</w:t>
      </w:r>
      <w:r w:rsidR="00EA7384" w:rsidRPr="00167BF5">
        <w:fldChar w:fldCharType="end"/>
      </w:r>
      <w:r w:rsidR="00EA7384" w:rsidRPr="00167BF5">
        <w:t xml:space="preserve">. </w:t>
      </w:r>
      <w:r w:rsidR="00CB5CD9">
        <w:t>Moreover</w:t>
      </w:r>
      <w:r w:rsidR="0052773D" w:rsidRPr="00167BF5">
        <w:t xml:space="preserve">, an optimal trade-off between benefits and environmental costs should be </w:t>
      </w:r>
      <w:r w:rsidR="00530E4D">
        <w:t>weighted</w:t>
      </w:r>
      <w:r w:rsidR="0052773D" w:rsidRPr="00167BF5">
        <w:t xml:space="preserve"> </w:t>
      </w:r>
      <w:r w:rsidR="001A0684" w:rsidRPr="00167BF5">
        <w:fldChar w:fldCharType="begin" w:fldLock="1"/>
      </w:r>
      <w:r w:rsidR="001A0684" w:rsidRPr="00167BF5">
        <w:instrText>ADDIN CSL_CITATION { "citationItems" : [ { "id" : "ITEM-1", "itemData" : { "DOI" : "10.4236/oje.2012.22006", "ISSN" : "2162-1985", "abstract" : "Robots have primarily been developed for warfare, yet they also serve peaceful purposes. Their use in Ecology is in its infancy, but they may soon become essential tools in a broad variety of eco- logical sub-disciplines. Autonomous robots, in particular drones sent to previously inaccessi- ble areas, have revolutionized data acquisition, not only for abiotic parameters, but also for re- cording the behavior of undisturbed animals and collecting biological material. Robots will also play an essential role in population Ecology, as they will allow for automatic census of indi- viduals through image processing, or via detec- tion of animals marked electronically. These new technologies will enable automated experimen- tation for increasingly large sample sizes, both in the laboratory and in the field. Finally, inter- active robots and cyborgs are becoming major players in modern studies of animal behavior. Such rapid progress nonetheless raises ethical, environmental, and security issues.", "author" : [ { "dropping-particle" : "", "family" : "Gr\u00e9millet", "given" : "David", "non-dropping-particle" : "", "parse-names" : false, "suffix" : "" }, { "dropping-particle" : "", "family" : "Puech", "given" : "William", "non-dropping-particle" : "", "parse-names" : false, "suffix" : "" }, { "dropping-particle" : "", "family" : "Gar\u00e7on", "given" : "V\u00e9ronique", "non-dropping-particle" : "", "parse-names" : false, "suffix" : "" }, { "dropping-particle" : "", "family" : "Boulinier", "given" : "Thierry", "non-dropping-particle" : "", "parse-names" : false, "suffix" : "" }, { "dropping-particle" : "", "family" : "Maho", "given" : "Yvon", "non-dropping-particle" : "Le", "parse-names" : false, "suffix" : "" } ], "container-title" : "Open Journal of Ecology", "id" : "ITEM-1", "issue" : "02", "issued" : { "date-parts" : [ [ "2012" ] ] }, "page" : "49-57", "title" : "Robots in ecology: welcome to the machine", "type" : "article-journal", "volume" : "02" }, "uris" : [ "http://www.mendeley.com/documents/?uuid=a508cfe3-1491-4355-af4d-e32e31ecd2a4" ] }, { "id" : "ITEM-2", "itemData" : { "DOI" : "10.1016/j.eiar.2009.04.001", "ISSN" : "0195-9255", "author" : [ { "dropping-particle" : "", "family" : "Sep\u00falveda", "given" : "Alejandra", "non-dropping-particle" : "", "parse-names" : false, "suffix" : "" }, { "dropping-particle" : "", "family" : "Schluep", "given" : "Mathias", "non-dropping-particle" : "", "parse-names" : false, "suffix" : "" }, { "dropping-particle" : "", "family" : "Renaud", "given" : "Fabrice G", "non-dropping-particle" : "", "parse-names" : false, "suffix" : "" }, { "dropping-particle" : "", "family" : "Streicher", "given" : "Martin", "non-dropping-particle" : "", "parse-names" : false, "suffix" : "" }, { "dropping-particle" : "", "family" : "Kuehr", "given" : "Ruediger", "non-dropping-particle" : "", "parse-names" : false, "suffix" : "" }, { "dropping-particle" : "", "family" : "Hagel\u00fcken", "given" : "Christian", "non-dropping-particle" : "", "parse-names" : false, "suffix" : "" }, { "dropping-particle" : "", "family" : "Gerecke", "given" : "Andreas C", "non-dropping-particle" : "", "parse-names" : false, "suffix" : "" } ], "container-title" : "Environmental Impact Assessment Review", "id" : "ITEM-2", "issue" : "1", "issued" : { "date-parts" : [ [ "2010" ] ] }, "page" : "28-41", "publisher" : "Elsevier Inc.", "title" : "A review of the environmental fate and effects of hazardous substances released from electrical and electronic equipments during recycling: Examples from China and India", "type" : "article-journal", "volume" : "30" }, "uris" : [ "http://www.mendeley.com/documents/?uuid=887faa2c-670c-4cf8-8975-a1eb5745a228" ] } ], "mendeley" : { "formattedCitation" : "(Gr\u00e9millet et al. 2012; Sep\u00falveda et al. 2010)", "plainTextFormattedCitation" : "(Gr\u00e9millet et al. 2012; Sep\u00falveda et al. 2010)", "previouslyFormattedCitation" : "(Gr\u00e9millet et al. 2012; Sep\u00falveda et al. 2010)" }, "properties" : { "noteIndex" : 0 }, "schema" : "https://github.com/citation-style-language/schema/raw/master/csl-citation.json" }</w:instrText>
      </w:r>
      <w:r w:rsidR="001A0684" w:rsidRPr="00167BF5">
        <w:fldChar w:fldCharType="separate"/>
      </w:r>
      <w:r w:rsidR="001A0684" w:rsidRPr="00167BF5">
        <w:rPr>
          <w:noProof/>
        </w:rPr>
        <w:t>(Grémillet et al. 2012; Sepúlveda et al. 2010)</w:t>
      </w:r>
      <w:r w:rsidR="001A0684" w:rsidRPr="00167BF5">
        <w:fldChar w:fldCharType="end"/>
      </w:r>
      <w:r w:rsidR="001A0684" w:rsidRPr="00167BF5">
        <w:t xml:space="preserve">. </w:t>
      </w:r>
      <w:r w:rsidR="0052773D" w:rsidRPr="00167BF5">
        <w:t>By designing quieter, non-polluting and safer components, the impact on wildlife and ecosystems could be reduced and its objective observation facilitated</w:t>
      </w:r>
      <w:r w:rsidR="00530E4D">
        <w:t xml:space="preserve"> </w:t>
      </w:r>
      <w:r w:rsidR="00530E4D" w:rsidRPr="00167BF5">
        <w:fldChar w:fldCharType="begin" w:fldLock="1"/>
      </w:r>
      <w:r w:rsidR="00530E4D"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Jewell 2013; R. P. Wilson and McMahon 2006)", "plainTextFormattedCitation" : "(Jewell 2013; R. P. Wilson and McMahon 2006)", "previouslyFormattedCitation" : "(Jewell 2013; R. P. Wilson and McMahon 2006)" }, "properties" : { "noteIndex" : 0 }, "schema" : "https://github.com/citation-style-language/schema/raw/master/csl-citation.json" }</w:instrText>
      </w:r>
      <w:r w:rsidR="00530E4D" w:rsidRPr="00167BF5">
        <w:fldChar w:fldCharType="separate"/>
      </w:r>
      <w:r w:rsidR="00530E4D" w:rsidRPr="00167BF5">
        <w:rPr>
          <w:noProof/>
        </w:rPr>
        <w:t>(Jewell 2013; R. P. Wilson and McMahon 2006)</w:t>
      </w:r>
      <w:r w:rsidR="00530E4D" w:rsidRPr="00167BF5">
        <w:fldChar w:fldCharType="end"/>
      </w:r>
      <w:r w:rsidR="0052773D" w:rsidRPr="00167BF5">
        <w:t>. Nonetheless</w:t>
      </w:r>
      <w:r w:rsidR="00530E4D">
        <w:t>,</w:t>
      </w:r>
      <w:r w:rsidR="0052773D" w:rsidRPr="00167BF5">
        <w:t xml:space="preserve"> RPAS has great potential to</w:t>
      </w:r>
      <w:r w:rsidR="00B32E32">
        <w:t xml:space="preserve"> evolve, replacing</w:t>
      </w:r>
      <w:r w:rsidR="0052773D" w:rsidRPr="00167BF5">
        <w:t xml:space="preserve"> invasive monitoring tech</w:t>
      </w:r>
      <w:r w:rsidR="00530E4D">
        <w:t xml:space="preserve">niques. </w:t>
      </w:r>
      <w:r w:rsidR="0052773D" w:rsidRPr="00167BF5">
        <w:t xml:space="preserve">This should be consciously </w:t>
      </w:r>
      <w:r w:rsidR="004B3C76" w:rsidRPr="00167BF5">
        <w:t>considered</w:t>
      </w:r>
      <w:r w:rsidR="0052773D" w:rsidRPr="00167BF5">
        <w:t xml:space="preserve"> by </w:t>
      </w:r>
      <w:r w:rsidR="003964B6">
        <w:t xml:space="preserve">those </w:t>
      </w:r>
      <w:r w:rsidR="0052773D" w:rsidRPr="00167BF5">
        <w:t xml:space="preserve">reluctant to </w:t>
      </w:r>
      <w:r w:rsidR="002240D1">
        <w:t>integrate</w:t>
      </w:r>
      <w:r w:rsidR="0052773D" w:rsidRPr="00167BF5">
        <w:t xml:space="preserve"> RPAS </w:t>
      </w:r>
      <w:r w:rsidR="003964B6">
        <w:t xml:space="preserve">in </w:t>
      </w:r>
      <w:r w:rsidR="0052773D" w:rsidRPr="00167BF5">
        <w:t>research and conservation activities.</w:t>
      </w:r>
    </w:p>
    <w:p w:rsidR="004D5E3A" w:rsidRPr="00167BF5" w:rsidRDefault="0052773D" w:rsidP="006E54EF">
      <w:pPr>
        <w:pStyle w:val="Ttulo1"/>
        <w:jc w:val="both"/>
        <w:rPr>
          <w:rFonts w:cs="Times New Roman"/>
        </w:rPr>
      </w:pPr>
      <w:bookmarkStart w:id="19" w:name="environmental-monitoring-and-decision-su"/>
      <w:bookmarkEnd w:id="19"/>
      <w:r w:rsidRPr="00167BF5">
        <w:rPr>
          <w:rFonts w:cs="Times New Roman"/>
        </w:rPr>
        <w:t>Environmental monitoring and decision support</w:t>
      </w:r>
    </w:p>
    <w:p w:rsidR="004D5E3A" w:rsidRPr="00167BF5" w:rsidRDefault="00670E4C" w:rsidP="00094F79">
      <w:pPr>
        <w:pStyle w:val="FirstParagraph"/>
        <w:ind w:firstLine="720"/>
        <w:jc w:val="both"/>
      </w:pPr>
      <w:r>
        <w:t xml:space="preserve">RPAS </w:t>
      </w:r>
      <w:r w:rsidR="0059716F">
        <w:t xml:space="preserve">would </w:t>
      </w:r>
      <w:r>
        <w:t xml:space="preserve">ease </w:t>
      </w:r>
      <w:r w:rsidR="0052773D" w:rsidRPr="00167BF5">
        <w:t>periodic environmental quality control procedures</w:t>
      </w:r>
      <w:r w:rsidR="00466327">
        <w:t>, especially on remote places. But</w:t>
      </w:r>
      <w:r w:rsidR="0052773D" w:rsidRPr="00167BF5">
        <w:t xml:space="preserve"> </w:t>
      </w:r>
      <w:r w:rsidR="00466327">
        <w:t xml:space="preserve">they also </w:t>
      </w:r>
      <w:r w:rsidR="0052773D" w:rsidRPr="00167BF5">
        <w:t xml:space="preserve">suitable to assist decision making where rapid response </w:t>
      </w:r>
      <w:r>
        <w:t xml:space="preserve">and </w:t>
      </w:r>
      <w:r w:rsidR="00466327" w:rsidRPr="00167BF5">
        <w:t>real-time</w:t>
      </w:r>
      <w:r>
        <w:t xml:space="preserve"> information is crucial</w:t>
      </w:r>
      <w:r w:rsidR="0052773D" w:rsidRPr="00167BF5">
        <w:t xml:space="preserve"> to handle natural and man-made disasters. Wildfires is a major concern in natural parks and is not rare that RPAS have been put forward to assist in prevention, fighting and evaluation phases. </w:t>
      </w:r>
      <w:r w:rsidR="00466327">
        <w:t>S</w:t>
      </w:r>
      <w:r w:rsidR="0052773D" w:rsidRPr="00167BF5">
        <w:t xml:space="preserve">uch applications have operational requirements which eventually are costly. For instance, sophisticated on-board instruments, gas powered engines for longer endurance and higher payloads or robotics arms and </w:t>
      </w:r>
      <w:r w:rsidR="0052773D" w:rsidRPr="00167BF5">
        <w:lastRenderedPageBreak/>
        <w:t xml:space="preserve">containers designed to assist sampling, hold cargo or deliver assistance. </w:t>
      </w:r>
      <w:r>
        <w:t xml:space="preserve">Among other applications, </w:t>
      </w:r>
      <w:r w:rsidR="0052773D" w:rsidRPr="00167BF5">
        <w:t>RPAS could leverage wildlife capture procedures by carrying dart guns for chemical immobilization where otherwise manual approaching free-ranging animals is considered inefficient or dangerous.</w:t>
      </w:r>
      <w:r>
        <w:t xml:space="preserve"> </w:t>
      </w:r>
    </w:p>
    <w:p w:rsidR="004D5E3A" w:rsidRPr="00167BF5" w:rsidRDefault="0052773D" w:rsidP="006E54EF">
      <w:pPr>
        <w:pStyle w:val="Ttulo1"/>
        <w:jc w:val="both"/>
        <w:rPr>
          <w:rFonts w:cs="Times New Roman"/>
        </w:rPr>
      </w:pPr>
      <w:bookmarkStart w:id="20" w:name="conclusions"/>
      <w:bookmarkEnd w:id="20"/>
      <w:r w:rsidRPr="00167BF5">
        <w:rPr>
          <w:rFonts w:cs="Times New Roman"/>
        </w:rPr>
        <w:t>Conclusions</w:t>
      </w:r>
    </w:p>
    <w:p w:rsidR="007E0FEC" w:rsidRPr="007E0FEC" w:rsidRDefault="007E0FEC" w:rsidP="007E0FEC">
      <w:pPr>
        <w:pStyle w:val="Paragraph"/>
      </w:pPr>
    </w:p>
    <w:p w:rsidR="004C1161" w:rsidRPr="00167BF5" w:rsidRDefault="004C1161" w:rsidP="006E54EF">
      <w:pPr>
        <w:pStyle w:val="Ttulo1"/>
        <w:jc w:val="both"/>
        <w:rPr>
          <w:rFonts w:cs="Times New Roman"/>
        </w:rPr>
      </w:pPr>
      <w:r w:rsidRPr="00167BF5">
        <w:rPr>
          <w:rFonts w:cs="Times New Roman"/>
        </w:rPr>
        <w:t>References</w:t>
      </w:r>
    </w:p>
    <w:p w:rsidR="00D010BC" w:rsidRPr="00D010BC" w:rsidRDefault="004C1161" w:rsidP="00D010BC">
      <w:pPr>
        <w:widowControl w:val="0"/>
        <w:autoSpaceDE w:val="0"/>
        <w:autoSpaceDN w:val="0"/>
        <w:adjustRightInd w:val="0"/>
        <w:spacing w:before="180" w:after="180" w:line="240" w:lineRule="auto"/>
        <w:ind w:left="480" w:hanging="480"/>
        <w:rPr>
          <w:noProof/>
        </w:rPr>
      </w:pPr>
      <w:r w:rsidRPr="00167BF5">
        <w:fldChar w:fldCharType="begin" w:fldLock="1"/>
      </w:r>
      <w:r w:rsidRPr="00167BF5">
        <w:instrText xml:space="preserve">ADDIN Mendeley Bibliography CSL_BIBLIOGRAPHY </w:instrText>
      </w:r>
      <w:r w:rsidRPr="00167BF5">
        <w:fldChar w:fldCharType="separate"/>
      </w:r>
      <w:r w:rsidR="00D010BC" w:rsidRPr="00D010BC">
        <w:rPr>
          <w:noProof/>
        </w:rPr>
        <w:t xml:space="preserve">Abd-Elrahman, Amr, Leonard Pearlstine, and Franklin Percival. 2005. “Development of Pattern Recognition Algorithm for Automatic Bird ...” </w:t>
      </w:r>
      <w:r w:rsidR="00D010BC" w:rsidRPr="00D010BC">
        <w:rPr>
          <w:i/>
          <w:iCs/>
          <w:noProof/>
        </w:rPr>
        <w:t>Surveying and Land Information Science</w:t>
      </w:r>
      <w:r w:rsidR="00D010BC" w:rsidRPr="00D010BC">
        <w:rPr>
          <w:noProof/>
        </w:rPr>
        <w:t xml:space="preserve"> 65 (1): 37.</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Andel, Alexander C. van, Serge A. Wich, Christophe Boesch, Lian Pin Koh, Martha M. Robbins, Joseph Kelly, and Hjalmar S. Kuehl. 2015. “Locating Chimpanzee Nests and Identifying Fruiting Trees with an Unmanned Aerial Vehicle.” </w:t>
      </w:r>
      <w:r w:rsidRPr="00D010BC">
        <w:rPr>
          <w:i/>
          <w:iCs/>
          <w:noProof/>
        </w:rPr>
        <w:t>American Journal of Primatology</w:t>
      </w:r>
      <w:r w:rsidRPr="00D010BC">
        <w:rPr>
          <w:noProof/>
        </w:rPr>
        <w:t xml:space="preserve"> 77 (10): 1122–34. doi:10.1002/ajp.22446.</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Andrew, Margaret E, and Jill M Shephard. 2017. “Semi-Automated Detection of Eagle Nests: An Application of Very High-Resolution Image Data and Advanced Image Analyses to Wildlife Surveys.” doi:10.1002/rse2.38.</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Andrews, Crispin. 2014. “Wildlife Monitoring: Should UAV Drones Be Banned?” </w:t>
      </w:r>
      <w:r w:rsidRPr="00D010BC">
        <w:rPr>
          <w:i/>
          <w:iCs/>
          <w:noProof/>
        </w:rPr>
        <w:t>The Institution of Engineering and Technology</w:t>
      </w:r>
      <w:r w:rsidRPr="00D010BC">
        <w:rPr>
          <w:noProof/>
        </w:rPr>
        <w:t>. https://eandt.theiet.org/content/articles/2014/07/wildlife-monitoring-should-uav-drones-be-banned/.</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AUVSI. 2017. “International Association for Unmanned Vehicle Systems (AUVSI).” Accessed September 20. http://www.auvsi.org/.</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Banzi, Jamali Firmat. 2014. “A Sensor Based Anti-Poaching System in Tanzania.” </w:t>
      </w:r>
      <w:r w:rsidRPr="00D010BC">
        <w:rPr>
          <w:i/>
          <w:iCs/>
          <w:noProof/>
        </w:rPr>
        <w:t>International Journal of Scientific and Research Publications</w:t>
      </w:r>
      <w:r w:rsidRPr="00D010BC">
        <w:rPr>
          <w:noProof/>
        </w:rPr>
        <w:t xml:space="preserve"> 4 (4): 1–7.</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Barasona, José A., Margarita Mulero-Pázmány, Pelayo Acevedo, Juan J. Negro, María J. Torres, Christian Gortázar, and Joaquín Vicente. 2014. “Unmanned Aircraft Systems for Studying Spatial Abundance of Ungulates: Relevance to Spatial Epidemiology.” </w:t>
      </w:r>
      <w:r w:rsidRPr="00D010BC">
        <w:rPr>
          <w:i/>
          <w:iCs/>
          <w:noProof/>
        </w:rPr>
        <w:t>PLoS ONE</w:t>
      </w:r>
      <w:r w:rsidRPr="00D010BC">
        <w:rPr>
          <w:noProof/>
        </w:rPr>
        <w:t xml:space="preserve"> 9 (12): 1–17. doi:10.1371/journal.pone.0115608.</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Barnosky, Anthony D, Nicholas Matzke, Susumu Tomiya, Guinevere O U Wogan, Brian Swartz, Tiago B Quental, Charles Marshall, et al. 2011. “Has the Earth’s Sixth Mass Extinction Already Arrived?” </w:t>
      </w:r>
      <w:r w:rsidRPr="00D010BC">
        <w:rPr>
          <w:i/>
          <w:iCs/>
          <w:noProof/>
        </w:rPr>
        <w:t>Nature</w:t>
      </w:r>
      <w:r w:rsidRPr="00D010BC">
        <w:rPr>
          <w:noProof/>
        </w:rPr>
        <w:t xml:space="preserve"> 470 (7336). Nature Publishing Group: 51–57. </w:t>
      </w:r>
      <w:r w:rsidRPr="00D010BC">
        <w:rPr>
          <w:noProof/>
        </w:rPr>
        <w:lastRenderedPageBreak/>
        <w:t>doi:10.1038/nature09678.</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Bayram, Haluk, Krishna Doddapaneni, Nikolaos Stefas, and Volkan Isler. 2016. “Active Localization of VHF Collared Animals with Aerial Robots,” no. 13: 74–75. doi:10.1109/COASE.2016.7743503.</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Casella, Elisa, Antoine Collin, Daniel Harris, Sebastian Ferse, Sonia Bejarano, Valeriano Parravicini, James L. Hench, and Alessio Rovere. 2017. “Mapping Coral Reefs Using Consumer-Grade Drones and Structure from Motion Photogrammetry Techniques.” </w:t>
      </w:r>
      <w:r w:rsidRPr="00D010BC">
        <w:rPr>
          <w:i/>
          <w:iCs/>
          <w:noProof/>
        </w:rPr>
        <w:t>Coral Reefs</w:t>
      </w:r>
      <w:r w:rsidRPr="00D010BC">
        <w:rPr>
          <w:noProof/>
        </w:rPr>
        <w:t xml:space="preserve"> 36 (1). Springer Berlin Heidelberg: 269–75. doi:10.1007/s00338-016-1522-0.</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Casella, Elisa, Alessio Rovere, Andrea Pedroncini, Luigi Mucerino, Marco Casella, Luis Alberto Cusati, Matteo Vacchi, Marco Ferrari, and Marco Firpo. 2014. “Study of Wave Runup Using Numerical Models and Low-Altitude Aerial Photogrammetry: A Tool for Coastal Management.” </w:t>
      </w:r>
      <w:r w:rsidRPr="00D010BC">
        <w:rPr>
          <w:i/>
          <w:iCs/>
          <w:noProof/>
        </w:rPr>
        <w:t>Estuarine, Coastal and Shelf Science</w:t>
      </w:r>
      <w:r w:rsidRPr="00D010BC">
        <w:rPr>
          <w:noProof/>
        </w:rPr>
        <w:t xml:space="preserve"> 149. Elsevier Ltd: 160–67. doi:10.1016/j.ecss.2014.08.012.</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A103B8">
        <w:rPr>
          <w:noProof/>
          <w:lang w:val="es-ES"/>
        </w:rPr>
        <w:t xml:space="preserve">Casella, Elisa, Alessio Rovere, Andrea Pedroncini, Colin P. Stark, Marco Casella, Marco Ferrari, and Marco Firpo. </w:t>
      </w:r>
      <w:r w:rsidRPr="00D010BC">
        <w:rPr>
          <w:noProof/>
        </w:rPr>
        <w:t xml:space="preserve">2016. “Drones as Tools for Monitoring Beach Topography Changes in the Ligurian Sea (NW Mediterranean).” </w:t>
      </w:r>
      <w:r w:rsidRPr="00D010BC">
        <w:rPr>
          <w:i/>
          <w:iCs/>
          <w:noProof/>
        </w:rPr>
        <w:t>Geo-Marine Letters</w:t>
      </w:r>
      <w:r w:rsidRPr="00D010BC">
        <w:rPr>
          <w:noProof/>
        </w:rPr>
        <w:t xml:space="preserve"> 36 (2): 151–63. doi:10.1007/s00367-016-0435-9.</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Chabot, Dominique, and David M Bird. 2012. “Evaluation of an off-the-Shelf Unmanned Aircraft System for Surveying Flocks of Geese.” </w:t>
      </w:r>
      <w:r w:rsidRPr="00D010BC">
        <w:rPr>
          <w:i/>
          <w:iCs/>
          <w:noProof/>
        </w:rPr>
        <w:t>Waterbirds</w:t>
      </w:r>
      <w:r w:rsidRPr="00D010BC">
        <w:rPr>
          <w:noProof/>
        </w:rPr>
        <w:t xml:space="preserve"> 35 (1): 170–74. doi:10.1675/063.035.0119.</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Chabot, Dominique, and David M. Bird. 2015. “Wildlife Research and Management Methods in the 21st Century: Where Do Unmanned Aircraft Fit In?” </w:t>
      </w:r>
      <w:r w:rsidRPr="00D010BC">
        <w:rPr>
          <w:i/>
          <w:iCs/>
          <w:noProof/>
        </w:rPr>
        <w:t>Journal of Unmanned Vehicle Systems</w:t>
      </w:r>
      <w:r w:rsidRPr="00D010BC">
        <w:rPr>
          <w:noProof/>
        </w:rPr>
        <w:t xml:space="preserve"> 3 (4): 137–55. doi:10.1139/juvs-2015-0021.</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Chabot, Dominique, and Charles M. Francis. 2016. “Computer-Automated Bird Detection and Counts in High-Resolution Aerial Images: A Review.” </w:t>
      </w:r>
      <w:r w:rsidRPr="00D010BC">
        <w:rPr>
          <w:i/>
          <w:iCs/>
          <w:noProof/>
        </w:rPr>
        <w:t>Journal of Field Ornithology</w:t>
      </w:r>
      <w:r w:rsidRPr="00D010BC">
        <w:rPr>
          <w:noProof/>
        </w:rPr>
        <w:t xml:space="preserve"> 87 (4): 343–59. doi:10.1111/jofo.12171.</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Chamata, Johnny Elie, and Lisa Marie King. 2017. “The Commercial Use of Drones in U.S. National Parks.” </w:t>
      </w:r>
      <w:r w:rsidRPr="00D010BC">
        <w:rPr>
          <w:i/>
          <w:iCs/>
          <w:noProof/>
        </w:rPr>
        <w:t>The International Technology Management Review</w:t>
      </w:r>
      <w:r w:rsidRPr="00D010BC">
        <w:rPr>
          <w:noProof/>
        </w:rPr>
        <w:t xml:space="preserve"> 6 (4): 158–64.</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Christiansen, Peter, Kim A rild Steen, Rasmus N yholm Jørgensen, and Henrik Karstoft. 2014. “Automated Detection and Recognition of Wildlife Using Thermal Cameras.” </w:t>
      </w:r>
      <w:r w:rsidRPr="00D010BC">
        <w:rPr>
          <w:i/>
          <w:iCs/>
          <w:noProof/>
        </w:rPr>
        <w:t>Sensors (Basel, Switzerland)</w:t>
      </w:r>
      <w:r w:rsidRPr="00D010BC">
        <w:rPr>
          <w:noProof/>
        </w:rPr>
        <w:t xml:space="preserve"> 14 (8): 13778–93. doi:10.3390/s140813778.</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Christie, Katherine S., Sophie L. Gilbert, Casey L. Brown, Michael Hatfield, and Leanne Hanson. 2016. “Unmanned Aircraft Systems in Wildlife Research: Current and Future Applications of a Transformative Technology.” </w:t>
      </w:r>
      <w:r w:rsidRPr="00D010BC">
        <w:rPr>
          <w:i/>
          <w:iCs/>
          <w:noProof/>
        </w:rPr>
        <w:t>Frontiers in Ecology and the Environment</w:t>
      </w:r>
      <w:r w:rsidRPr="00D010BC">
        <w:rPr>
          <w:noProof/>
        </w:rPr>
        <w:t xml:space="preserve"> 14 (5): 241–51. doi:10.1002/fee.1281.</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Cliff, Oliver M, Robert Fitch, Salah Sukkarieh, Debra L Saunders, and Robert Heinsohn. 2015. “Online Localization of Radio-Tagged Wildlife with an Autonomous Aerial </w:t>
      </w:r>
      <w:r w:rsidRPr="00D010BC">
        <w:rPr>
          <w:noProof/>
        </w:rPr>
        <w:lastRenderedPageBreak/>
        <w:t xml:space="preserve">Robot System.” </w:t>
      </w:r>
      <w:r w:rsidRPr="00D010BC">
        <w:rPr>
          <w:i/>
          <w:iCs/>
          <w:noProof/>
        </w:rPr>
        <w:t>Robotics Science and Systems</w:t>
      </w:r>
      <w:r w:rsidRPr="00D010BC">
        <w:rPr>
          <w:noProof/>
        </w:rPr>
        <w:t>, no. November 2016: 1–9. doi:10.15607/RSS.2015.XI.042.</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Colefax, Andrew P., Paul A. Butcher, and Brendan P. Kelaher. 2017. “The Potential for Unmanned Aerial Vehicles (UAVs) to Conduct Marine Fauna Surveys in Place of Manned Aircraft.” </w:t>
      </w:r>
      <w:r w:rsidRPr="00D010BC">
        <w:rPr>
          <w:i/>
          <w:iCs/>
          <w:noProof/>
        </w:rPr>
        <w:t>ICES Journal of Marine Science</w:t>
      </w:r>
      <w:r w:rsidRPr="00D010BC">
        <w:rPr>
          <w:noProof/>
        </w:rPr>
        <w:t>. doi:10.1093/icesjms/fsx100.</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Cornell, Dylan, Maryann Herman, and Fernando Ontiveros. 2016. “Use of a UAV for Water Sampling to Assist Remote Sensing of Bacterial Flora in Freshwater Environments.”</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Ditmer, Mark A., John B. Vincent, Leland K. Werden, Jessie C. Tanner, Timothy G. Laske, Paul A. Iaizzo, David L. Garshelis, and John R. Fieberg. 2015. “Bears Show a Physiological but Limited Behavioral Response to Unmanned Aerial Vehicles.” </w:t>
      </w:r>
      <w:r w:rsidRPr="00D010BC">
        <w:rPr>
          <w:i/>
          <w:iCs/>
          <w:noProof/>
        </w:rPr>
        <w:t>Current Biology</w:t>
      </w:r>
      <w:r w:rsidRPr="00D010BC">
        <w:rPr>
          <w:noProof/>
        </w:rPr>
        <w:t xml:space="preserve"> 25 (17). Elsevier Ltd: 2278–83. doi:10.1016/j.cub.2015.07.024.</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Dudley, Nigel. 2008. </w:t>
      </w:r>
      <w:r w:rsidRPr="00D010BC">
        <w:rPr>
          <w:i/>
          <w:iCs/>
          <w:noProof/>
        </w:rPr>
        <w:t>Guidelines for Protected Area Management Categories</w:t>
      </w:r>
      <w:r w:rsidRPr="00D010BC">
        <w:rPr>
          <w:noProof/>
        </w:rPr>
        <w:t xml:space="preserve">. </w:t>
      </w:r>
      <w:r w:rsidRPr="00D010BC">
        <w:rPr>
          <w:i/>
          <w:iCs/>
          <w:noProof/>
        </w:rPr>
        <w:t>System</w:t>
      </w:r>
      <w:r w:rsidRPr="00D010BC">
        <w:rPr>
          <w:noProof/>
        </w:rPr>
        <w:t>. Vol. 3. doi:10.2305/IUCN.CH.2008.PAPS.2.en.</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Duffy, Rosaleen. 2014. “Waging a War to Save Biodiversity: The Rise of Militarized Conservation.” </w:t>
      </w:r>
      <w:r w:rsidRPr="00D010BC">
        <w:rPr>
          <w:i/>
          <w:iCs/>
          <w:noProof/>
        </w:rPr>
        <w:t>International Affairs</w:t>
      </w:r>
      <w:r w:rsidRPr="00D010BC">
        <w:rPr>
          <w:noProof/>
        </w:rPr>
        <w:t xml:space="preserve"> 90 (4): 819–34. doi:10.1111/1468-2346.12142.</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Dulava, Sharon, William T. Bean, and Orien M. W. Richmond. 2015. “ENVIRONMENTAL REVIEWS AND CASE STUDIES: Applications of Unmanned Aircraft Systems (UAS) for Waterbird Surveys.” </w:t>
      </w:r>
      <w:r w:rsidRPr="00D010BC">
        <w:rPr>
          <w:i/>
          <w:iCs/>
          <w:noProof/>
        </w:rPr>
        <w:t>Environmental Practice</w:t>
      </w:r>
      <w:r w:rsidRPr="00D010BC">
        <w:rPr>
          <w:noProof/>
        </w:rPr>
        <w:t xml:space="preserve"> 17 (3): 201–10. doi:10.1017/S1466046615000186.</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Durban, J W, H Fearnbach, W L Perryman, and D J Leroi. 2015. “Photogrammetry of Killer Whales Using a Small Hexacopter Launched at Sea.” </w:t>
      </w:r>
      <w:r w:rsidRPr="00D010BC">
        <w:rPr>
          <w:i/>
          <w:iCs/>
          <w:noProof/>
        </w:rPr>
        <w:t>Journal of Unmanned Vehicle Systems</w:t>
      </w:r>
      <w:r w:rsidRPr="00D010BC">
        <w:rPr>
          <w:noProof/>
        </w:rPr>
        <w:t xml:space="preserve"> 3 (June): 1–5. doi:dx.doi.org/10.1139/juvs-2015-0020.</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Duriez, Olivier, Guillaume Boguszewski, Elisabeth Vas, and David Gre. 2015. “Approaching Birds with Drones: First Experiments and Ethical Guidelines ´,” 2015–18.</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F. Dormann, Carsten, Jana M. McPherson, Miguel B. Araújo, Roger Bivand, Janine Bolliger, Gudrun Carl, Richard G. Davies, et al. 2007. “Methods to Account for Spatial Autocorrelation in the Analysis of Species Distributional Data: A Review.” </w:t>
      </w:r>
      <w:r w:rsidRPr="00D010BC">
        <w:rPr>
          <w:i/>
          <w:iCs/>
          <w:noProof/>
        </w:rPr>
        <w:t>Ecography</w:t>
      </w:r>
      <w:r w:rsidRPr="00D010BC">
        <w:rPr>
          <w:noProof/>
        </w:rPr>
        <w:t xml:space="preserve"> 30 (5): 609–28. doi:10.1111/j.2007.0906-7590.05171.x.</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Fletcher, Stephanie B. Borrelle; Andrew T. 2017. “Will Drones Reduce Investigator Disturbance to Surface-Nesting Birds?” </w:t>
      </w:r>
      <w:r w:rsidRPr="00D010BC">
        <w:rPr>
          <w:i/>
          <w:iCs/>
          <w:noProof/>
        </w:rPr>
        <w:t>Marine Ornithology</w:t>
      </w:r>
      <w:r w:rsidRPr="00D010BC">
        <w:rPr>
          <w:noProof/>
        </w:rPr>
        <w:t xml:space="preserve"> 45 (January): 89–94.</w:t>
      </w:r>
    </w:p>
    <w:p w:rsidR="00D010BC" w:rsidRPr="00A103B8" w:rsidRDefault="00D010BC" w:rsidP="00D010BC">
      <w:pPr>
        <w:widowControl w:val="0"/>
        <w:autoSpaceDE w:val="0"/>
        <w:autoSpaceDN w:val="0"/>
        <w:adjustRightInd w:val="0"/>
        <w:spacing w:before="180" w:after="180" w:line="240" w:lineRule="auto"/>
        <w:ind w:left="480" w:hanging="480"/>
        <w:rPr>
          <w:noProof/>
          <w:lang w:val="es-ES"/>
        </w:rPr>
      </w:pPr>
      <w:r w:rsidRPr="00D010BC">
        <w:rPr>
          <w:noProof/>
        </w:rPr>
        <w:t xml:space="preserve">Fornace, Kimberly M., Chris J. Drakeley, Timothy William, Fe Espino, and Jonathan Cox. 2014. “Mapping Infectious Disease Landscapes: Unmanned Aerial Vehicles and Epidemiology.” </w:t>
      </w:r>
      <w:r w:rsidRPr="00D010BC">
        <w:rPr>
          <w:i/>
          <w:iCs/>
          <w:noProof/>
        </w:rPr>
        <w:t>Trends in Parasitology</w:t>
      </w:r>
      <w:r w:rsidRPr="00D010BC">
        <w:rPr>
          <w:noProof/>
        </w:rPr>
        <w:t xml:space="preserve">, October. </w:t>
      </w:r>
      <w:r w:rsidRPr="00A103B8">
        <w:rPr>
          <w:noProof/>
          <w:lang w:val="es-ES"/>
        </w:rPr>
        <w:t>Elsevier Ltd, 1–6. doi:10.1016/j.pt.2014.09.001.</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A103B8">
        <w:rPr>
          <w:noProof/>
          <w:lang w:val="es-ES"/>
        </w:rPr>
        <w:t xml:space="preserve">Franco, Antonio Di, Pierre Thiriet, Giuseppe Di Carlo, Charalampos Dimitriadis, Patrice Francour, Nicolas L Gutiérrez, Alain Jeudy De Grissac, et al. 2016. </w:t>
      </w:r>
      <w:r w:rsidRPr="00D010BC">
        <w:rPr>
          <w:noProof/>
        </w:rPr>
        <w:t xml:space="preserve">“Five Key Attributes Can Increase Marine Protected Areas Performance for Small-Scale </w:t>
      </w:r>
      <w:r w:rsidRPr="00D010BC">
        <w:rPr>
          <w:noProof/>
        </w:rPr>
        <w:lastRenderedPageBreak/>
        <w:t xml:space="preserve">Fisheries Management.” </w:t>
      </w:r>
      <w:r w:rsidRPr="00D010BC">
        <w:rPr>
          <w:i/>
          <w:iCs/>
          <w:noProof/>
        </w:rPr>
        <w:t>Nature Publishing Group</w:t>
      </w:r>
      <w:r w:rsidRPr="00D010BC">
        <w:rPr>
          <w:noProof/>
        </w:rPr>
        <w:t>, no. November. Nature Publishing Group: 1–9. doi:10.1038/srep38135.</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Gemert, Jan C van, Camiel R Verschoor, Pascal Mettes, Kitso Epema, Lian Pin Koh, and Serge Wich. 2015. “Nature Conservation Drones for Automatic Localization and Counting of Animals.” </w:t>
      </w:r>
      <w:r w:rsidRPr="00D010BC">
        <w:rPr>
          <w:i/>
          <w:iCs/>
          <w:noProof/>
        </w:rPr>
        <w:t>Lecture Notes in Computer Science (Including Subseries Lecture Notes in Artificial Intelligence and Lecture Notes in Bioinformatics)</w:t>
      </w:r>
      <w:r w:rsidRPr="00D010BC">
        <w:rPr>
          <w:noProof/>
        </w:rPr>
        <w:t xml:space="preserve"> 8925: 255–70. doi:10.1007/978-3-319-16178-5_17.</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Getzin, Stephan, Robert S. Nuske, and Kerstin Wiegand. 2014. “Using Unmanned Aerial Vehicles (UAV) to Quantify Spatial Gap Patterns in Forests.” </w:t>
      </w:r>
      <w:r w:rsidRPr="00D010BC">
        <w:rPr>
          <w:i/>
          <w:iCs/>
          <w:noProof/>
        </w:rPr>
        <w:t>Remote Sensing</w:t>
      </w:r>
      <w:r w:rsidRPr="00D010BC">
        <w:rPr>
          <w:noProof/>
        </w:rPr>
        <w:t xml:space="preserve"> 6 (8): 6988–7004. doi:10.3390/rs6086988.</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Gini, R., D. Passoni, L. Pinto, and G. Sona. 2012. “Aerial Images From an Uav System: 3D Modeling and Tree Species Classification in a Park Area.” </w:t>
      </w:r>
      <w:r w:rsidRPr="00D010BC">
        <w:rPr>
          <w:i/>
          <w:iCs/>
          <w:noProof/>
        </w:rPr>
        <w:t>ISPRS - International Archives of the Photogrammetry, Remote Sensing and Spatial Information Sciences</w:t>
      </w:r>
      <w:r w:rsidRPr="00D010BC">
        <w:rPr>
          <w:noProof/>
        </w:rPr>
        <w:t xml:space="preserve"> XXXIX-B1 (September): 361–66. doi:10.5194/isprsarchives-XXXIX-B1-361-2012.</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Gonzalez, Luis F., Glen A. Montes, Eduard Puig, Sandra Johnson, Kerrie Mengersen, and Kevin J. Gaston. 2016. “Unmanned Aerial Vehicles (UAVs) and Artificial Intelligence Revolutionizing Wildlife Monitoring and Conservation.” </w:t>
      </w:r>
      <w:r w:rsidRPr="00D010BC">
        <w:rPr>
          <w:i/>
          <w:iCs/>
          <w:noProof/>
        </w:rPr>
        <w:t>Sensors (Switzerland)</w:t>
      </w:r>
      <w:r w:rsidRPr="00D010BC">
        <w:rPr>
          <w:noProof/>
        </w:rPr>
        <w:t xml:space="preserve"> 16 (1). doi:10.3390/s16010097.</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Grémillet, David, William Puech, Véronique Garçon, Thierry Boulinier, and Yvon Le Maho. 2012. “Robots in Ecology: Welcome to the Machine.” </w:t>
      </w:r>
      <w:r w:rsidRPr="00D010BC">
        <w:rPr>
          <w:i/>
          <w:iCs/>
          <w:noProof/>
        </w:rPr>
        <w:t>Open Journal of Ecology</w:t>
      </w:r>
      <w:r w:rsidRPr="00D010BC">
        <w:rPr>
          <w:noProof/>
        </w:rPr>
        <w:t xml:space="preserve"> 2 (2): 49–57. doi:10.4236/oje.2012.22006.</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Hansen, Andreas Skriver. 2016. “Applying Visitor Monitoring Methods in Coastal and Marine Areas – Some Learnings and Critical Reflections from Sweden.” </w:t>
      </w:r>
      <w:r w:rsidRPr="00D010BC">
        <w:rPr>
          <w:i/>
          <w:iCs/>
          <w:noProof/>
        </w:rPr>
        <w:t>Scandinavian Journal of Hospitality and Tourism</w:t>
      </w:r>
      <w:r w:rsidRPr="00D010BC">
        <w:rPr>
          <w:noProof/>
        </w:rPr>
        <w:t xml:space="preserve"> 2250 (June): 1–18. doi:10.1080/15022250.2016.1155481.</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Hodgson, Amanda;Peel, David;Kelly, Natalie. 2017. “Unmanned Aerial Vehicles for Surveying Marine Fauna: Assessing Detection Probability.” </w:t>
      </w:r>
      <w:r w:rsidRPr="00D010BC">
        <w:rPr>
          <w:i/>
          <w:iCs/>
          <w:noProof/>
        </w:rPr>
        <w:t>Ecological Applications</w:t>
      </w:r>
      <w:r w:rsidRPr="00D010BC">
        <w:rPr>
          <w:noProof/>
        </w:rPr>
        <w:t xml:space="preserve"> 27 (4): 1253–67. doi:10.1002/eap.1519.</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Hodgson, Jarrod C., and Lian Pin Koh. 2016. “Best Practice for Minimising Unmanned Aerial Vehicle Disturbance to Wildlife in Biological Field Research.” </w:t>
      </w:r>
      <w:r w:rsidRPr="00D010BC">
        <w:rPr>
          <w:i/>
          <w:iCs/>
          <w:noProof/>
        </w:rPr>
        <w:t>Current Biology</w:t>
      </w:r>
      <w:r w:rsidRPr="00D010BC">
        <w:rPr>
          <w:noProof/>
        </w:rPr>
        <w:t xml:space="preserve"> 26 (10). doi:10.1016/j.cub.2016.04.001.</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Hodgson, Jarrod C, Shane M Baylis, Rowan Mott, Ashley Herrod, and Rohan H Clarke. 2016. “Precision Wildlife Monitoring Using Unmanned Aerial Vehicles.” </w:t>
      </w:r>
      <w:r w:rsidRPr="00D010BC">
        <w:rPr>
          <w:i/>
          <w:iCs/>
          <w:noProof/>
        </w:rPr>
        <w:t>Scientific Reports</w:t>
      </w:r>
      <w:r w:rsidRPr="00D010BC">
        <w:rPr>
          <w:noProof/>
        </w:rPr>
        <w:t xml:space="preserve"> 6 (March). Nature Publishing Group: 22574. doi:10.1038/srep22574.</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Jain, Mukesh. 2013. “Unmanned Aerial Survey of Elephants.” </w:t>
      </w:r>
      <w:r w:rsidRPr="00D010BC">
        <w:rPr>
          <w:i/>
          <w:iCs/>
          <w:noProof/>
        </w:rPr>
        <w:t>PLoS ONE</w:t>
      </w:r>
      <w:r w:rsidRPr="00D010BC">
        <w:rPr>
          <w:noProof/>
        </w:rPr>
        <w:t>. doi:10.1371/ journal.pone.0054700.</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Jewell, Zoe. 2013. “Effect of Monitoring Technique on Quality of Conservation Science.” </w:t>
      </w:r>
      <w:r w:rsidRPr="00D010BC">
        <w:rPr>
          <w:i/>
          <w:iCs/>
          <w:noProof/>
        </w:rPr>
        <w:t>Conservation Biology</w:t>
      </w:r>
      <w:r w:rsidRPr="00D010BC">
        <w:rPr>
          <w:noProof/>
        </w:rPr>
        <w:t xml:space="preserve"> 27 (3): 501–8. doi:10.1111/cobi.12066.</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Kachamba, Daud Jones, Hans Ole Ørka, Terje Gobakken, Tron Eid, and Weston Mwase. </w:t>
      </w:r>
      <w:r w:rsidRPr="00D010BC">
        <w:rPr>
          <w:noProof/>
        </w:rPr>
        <w:lastRenderedPageBreak/>
        <w:t xml:space="preserve">2016. “Biomass Estimation Using 3D Data from Unmanned Aerial Vehicle Imagery in a Tropical Woodland.” </w:t>
      </w:r>
      <w:r w:rsidRPr="00D010BC">
        <w:rPr>
          <w:i/>
          <w:iCs/>
          <w:noProof/>
        </w:rPr>
        <w:t>Remote Sensing</w:t>
      </w:r>
      <w:r w:rsidRPr="00D010BC">
        <w:rPr>
          <w:noProof/>
        </w:rPr>
        <w:t xml:space="preserve"> 8 (11): 1–18. doi:10.3390/rs8110968.</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King, Lisa M. 2014. “Will Drones Revolutionise Ecotourism?” </w:t>
      </w:r>
      <w:r w:rsidRPr="00D010BC">
        <w:rPr>
          <w:i/>
          <w:iCs/>
          <w:noProof/>
        </w:rPr>
        <w:t>Journal of Ecotourism</w:t>
      </w:r>
      <w:r w:rsidRPr="00D010BC">
        <w:rPr>
          <w:noProof/>
        </w:rPr>
        <w:t xml:space="preserve"> 13 (1): 85–92. doi:10.1080/14724049.2014.948448.</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Koh, Lian Pin, and Serge A. Wich. 2012. “Dawn of Drone Ecology: Low-Cost Autonomous Aerial Vehicles for Conservation.” </w:t>
      </w:r>
      <w:r w:rsidRPr="00D010BC">
        <w:rPr>
          <w:i/>
          <w:iCs/>
          <w:noProof/>
        </w:rPr>
        <w:t>Tropical Conservation Science</w:t>
      </w:r>
      <w:r w:rsidRPr="00D010BC">
        <w:rPr>
          <w:noProof/>
        </w:rPr>
        <w:t xml:space="preserve"> 5 (2): 121–32. doi:WOS:000310846600002.</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Körner, Fabian, Raphael Speck, Ali Haydar, and Salah Sukkarieh. 2010. “Autonomous Airborne Wildlife Tracking Using Radio Signal Strength,” 107–12.</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Koski, William R., Travis Allen, Darren Ireland, Greg Buck, Paul R. Smith, a. Michael Macrander, Melissa a. Halick, Chris Rushing, David J. Sliwa, and Trent L. McDonald. 2009. “Evaluation of an Unmanned Airborne System for Monitoring Marine Mammals.” </w:t>
      </w:r>
      <w:r w:rsidRPr="00D010BC">
        <w:rPr>
          <w:i/>
          <w:iCs/>
          <w:noProof/>
        </w:rPr>
        <w:t>Aquatic Mammals</w:t>
      </w:r>
      <w:r w:rsidRPr="00D010BC">
        <w:rPr>
          <w:noProof/>
        </w:rPr>
        <w:t xml:space="preserve"> 35 (3): 347–57. doi:10.1578/AM.35.3.2009.347.</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Koski, William R., Gayan Gamage, Andrew R. Davis, Tony Mathews, Bernard LeBlanc, and Steven H. Ferguson. 2015. “Evaluation of UAS for Photographic Re-Identification of Bowhead Whales, Balaena Mysticetus.” </w:t>
      </w:r>
      <w:r w:rsidRPr="00D010BC">
        <w:rPr>
          <w:i/>
          <w:iCs/>
          <w:noProof/>
        </w:rPr>
        <w:t>Journal of Unmanned Vehicle Systems</w:t>
      </w:r>
      <w:r w:rsidRPr="00D010BC">
        <w:rPr>
          <w:noProof/>
        </w:rPr>
        <w:t xml:space="preserve"> 3 (1): 22–29. doi:10.1139/juvs-2014-0014.</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Leary, David. 2017. “Drones on Ice: An Assessment of the Legal Implications of the Use of Unmanned Aerial Vehicles in Scientific Research and by the Tourist Industry in Antarctica.” </w:t>
      </w:r>
      <w:r w:rsidRPr="00D010BC">
        <w:rPr>
          <w:i/>
          <w:iCs/>
          <w:noProof/>
        </w:rPr>
        <w:t>Polar Record</w:t>
      </w:r>
      <w:r w:rsidRPr="00D010BC">
        <w:rPr>
          <w:noProof/>
        </w:rPr>
        <w:t>, no. May: 1–15. doi:10.1017/S0032247417000262.</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Lhoest, S, J Linchant, S Quevauvillers, C Vermeulen, and P Lejeune. 2015. “How Many Hippos (Homhip): Algorithm for Automatic Counts of Animals with Infra-Red Thermal Imagery from UAV.” </w:t>
      </w:r>
      <w:r w:rsidRPr="00D010BC">
        <w:rPr>
          <w:i/>
          <w:iCs/>
          <w:noProof/>
        </w:rPr>
        <w:t>International Archives of the Photogrammetry, Remote Sensing and Spatial Information Sciences - ISPRS Archives</w:t>
      </w:r>
      <w:r w:rsidRPr="00D010BC">
        <w:rPr>
          <w:noProof/>
        </w:rPr>
        <w:t xml:space="preserve"> 40 (3W3): 355–62. doi:10.5194/isprsarchives-XL-3-W3-355-2015.</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Linchant, Julie, Jonathan Lisein, Jean Semeki, Philippe Lejeune, and Cédric Vermeulen. 2015. “Are Unmanned Aircraft Systems (UASs) the Future of Wildlife Monitoring? A Review of Accomplishments and Challenges.” </w:t>
      </w:r>
      <w:r w:rsidRPr="00D010BC">
        <w:rPr>
          <w:i/>
          <w:iCs/>
          <w:noProof/>
        </w:rPr>
        <w:t>Mammal Review</w:t>
      </w:r>
      <w:r w:rsidRPr="00D010BC">
        <w:rPr>
          <w:noProof/>
        </w:rPr>
        <w:t xml:space="preserve"> 45 (4): 239–52. doi:10.1111/mam.12046.</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Lisein, Jonathan, Adrien Michez, Hugues Claessens, and Philippe Lejeune. 2015. “Discrimination of Deciduous Tree Species from Time Series of Unmanned Aerial System Imagery.” </w:t>
      </w:r>
      <w:r w:rsidRPr="00D010BC">
        <w:rPr>
          <w:i/>
          <w:iCs/>
          <w:noProof/>
        </w:rPr>
        <w:t>PLoS ONE</w:t>
      </w:r>
      <w:r w:rsidRPr="00D010BC">
        <w:rPr>
          <w:noProof/>
        </w:rPr>
        <w:t xml:space="preserve"> 10 (11). doi:10.1371/journal.pone.0141006.</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Lobermeier, Scott, Matthew Moldenhauer, Christopher Peter, Luke Slominski, Richard Tedesco, Marcus Meer, James Dwyer, Richard Harness, and Andrew Stewart. 2015. “Mitigating Avian Collision with Power Lines: A Proof of Concept for Installation of Line Markers via Unmanned Aerial Vehicle.” </w:t>
      </w:r>
      <w:r w:rsidRPr="00D010BC">
        <w:rPr>
          <w:i/>
          <w:iCs/>
          <w:noProof/>
        </w:rPr>
        <w:t>Journal of Unmanned Vehicle Systems</w:t>
      </w:r>
      <w:r w:rsidRPr="00D010BC">
        <w:rPr>
          <w:noProof/>
        </w:rPr>
        <w:t xml:space="preserve"> 3 (4): 252–58. doi:10.1139/juvs-2015-0009.</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Longmore, S. N., R. P. Collins, S. Pfeifer, S. E. Fox, M. Mulero-P??zm??ny, F. Bezombes, A. Goodwin, M. De Juan Ovelar, J. H. Knapen, and S. A. Wich. 2017. “Adapting </w:t>
      </w:r>
      <w:r w:rsidRPr="00D010BC">
        <w:rPr>
          <w:noProof/>
        </w:rPr>
        <w:lastRenderedPageBreak/>
        <w:t xml:space="preserve">Astronomical Source Detection Software to Help Detect Animals in Thermal Images Obtained by Unmanned Aerial Systems.” </w:t>
      </w:r>
      <w:r w:rsidRPr="00D010BC">
        <w:rPr>
          <w:i/>
          <w:iCs/>
          <w:noProof/>
        </w:rPr>
        <w:t>International Journal of Remote Sensing</w:t>
      </w:r>
      <w:r w:rsidRPr="00D010BC">
        <w:rPr>
          <w:noProof/>
        </w:rPr>
        <w:t xml:space="preserve"> 38 (8–10): 2623–38. doi:10.1080/01431161.2017.1280639.</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Lyons, Mitchell, Kate Brandis, Corey Callaghan, Justin Mccann, Charlotte Mills, Sharon Ryall, and Richard Kingsford. 2017. “Bird Interactions with Drones from Individuals to Large Colonies.” </w:t>
      </w:r>
      <w:r w:rsidRPr="00D010BC">
        <w:rPr>
          <w:i/>
          <w:iCs/>
          <w:noProof/>
        </w:rPr>
        <w:t>bioRxiv</w:t>
      </w:r>
      <w:r w:rsidRPr="00D010BC">
        <w:rPr>
          <w:noProof/>
        </w:rPr>
        <w:t>, 1–10. doi:10.1101/109926.</w:t>
      </w:r>
    </w:p>
    <w:p w:rsidR="00D010BC" w:rsidRPr="00A103B8" w:rsidRDefault="00D010BC" w:rsidP="00D010BC">
      <w:pPr>
        <w:widowControl w:val="0"/>
        <w:autoSpaceDE w:val="0"/>
        <w:autoSpaceDN w:val="0"/>
        <w:adjustRightInd w:val="0"/>
        <w:spacing w:before="180" w:after="180" w:line="240" w:lineRule="auto"/>
        <w:ind w:left="480" w:hanging="480"/>
        <w:rPr>
          <w:noProof/>
          <w:lang w:val="es-ES"/>
        </w:rPr>
      </w:pPr>
      <w:r w:rsidRPr="00D010BC">
        <w:rPr>
          <w:noProof/>
        </w:rPr>
        <w:t xml:space="preserve">Martin, Julien, Holly H. Edwards, Matthew A. Burgess, H. Franklin Percival, Daniel E. Fagan, Beth E. Gardner, Joel G. Ortega-Ortiz, Peter G. Ifju, Brandon S. Evers, and Thomas J. Rambo. 2012. “Estimating Distribution of Hidden Objects with Drones: From Tennis Balls to Manatees.” </w:t>
      </w:r>
      <w:r w:rsidRPr="00A103B8">
        <w:rPr>
          <w:i/>
          <w:iCs/>
          <w:noProof/>
          <w:lang w:val="es-ES"/>
        </w:rPr>
        <w:t>PLoS ONE</w:t>
      </w:r>
      <w:r w:rsidRPr="00A103B8">
        <w:rPr>
          <w:noProof/>
          <w:lang w:val="es-ES"/>
        </w:rPr>
        <w:t xml:space="preserve"> 7 (6): 1–8. doi:10.1371/journal.pone.0038882.</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A103B8">
        <w:rPr>
          <w:noProof/>
          <w:lang w:val="es-ES"/>
        </w:rPr>
        <w:t xml:space="preserve">Maza, Iván, Fernando Caballero, Jesús Capitán, J. R. Martínez-De-Dios, and Aníbal Ollero. </w:t>
      </w:r>
      <w:r w:rsidRPr="00D010BC">
        <w:rPr>
          <w:noProof/>
        </w:rPr>
        <w:t xml:space="preserve">2011. “Experimental Results in Multi-UAV Coordination for Disaster Management and Civil Security Applications.” </w:t>
      </w:r>
      <w:r w:rsidRPr="00D010BC">
        <w:rPr>
          <w:i/>
          <w:iCs/>
          <w:noProof/>
        </w:rPr>
        <w:t>Journal of Intelligent and Robotic Systems: Theory and Applications</w:t>
      </w:r>
      <w:r w:rsidRPr="00D010BC">
        <w:rPr>
          <w:noProof/>
        </w:rPr>
        <w:t xml:space="preserve"> 61 (1–4): 563–85. doi:10.1007/s10846-010-9497-5.</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McCaldin, Guy, Michael Johnston, and Andrew Rieker. 2015. “Use of Unmanned Aircraft Systems to Assist with Decision Support for Land Managers on Christmas Island (Indian Ocean).” Australia.</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McEvoy, John F., Graham P. Hall, and Paul G. McDonald. 2016. “Evaluation of Unmanned Aerial Vehicle Shape, Flight Path and Camera Type for Waterfowl Surveys: Disturbance Effects and Species Recognition.” </w:t>
      </w:r>
      <w:r w:rsidRPr="00D010BC">
        <w:rPr>
          <w:i/>
          <w:iCs/>
          <w:noProof/>
        </w:rPr>
        <w:t>PeerJ</w:t>
      </w:r>
      <w:r w:rsidRPr="00D010BC">
        <w:rPr>
          <w:noProof/>
        </w:rPr>
        <w:t xml:space="preserve"> 4. doi:10.7717/peerj.1831.</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Michez, Adrien, Hervé Piégay, Lisein Jonathan, Hugues Claessens, and Philippe Lejeune. 2016. “Mapping of Riparian Invasive Species with Supervised Classification of Unmanned Aerial System (UAS) Imagery.” </w:t>
      </w:r>
      <w:r w:rsidRPr="00D010BC">
        <w:rPr>
          <w:i/>
          <w:iCs/>
          <w:noProof/>
        </w:rPr>
        <w:t>International Journal of Applied Earth Observations and Geoinformation</w:t>
      </w:r>
      <w:r w:rsidRPr="00D010BC">
        <w:rPr>
          <w:noProof/>
        </w:rPr>
        <w:t xml:space="preserve"> 44. Elsevier B.V.: 88–94. doi:10.1016/j.jag.2015.06.014.</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A103B8">
        <w:rPr>
          <w:noProof/>
          <w:lang w:val="es-ES"/>
        </w:rPr>
        <w:t xml:space="preserve">Mulero-Pázmány, Margarita, Jose Ángel Barasona, Pelayo Acevedo, Joaquín Vicente, and Juan José Negro. </w:t>
      </w:r>
      <w:r w:rsidRPr="00D010BC">
        <w:rPr>
          <w:noProof/>
        </w:rPr>
        <w:t xml:space="preserve">2015. “Unmanned Aircraft Systems Complement Biologging in Spatial Ecology Studies.” </w:t>
      </w:r>
      <w:r w:rsidRPr="00D010BC">
        <w:rPr>
          <w:i/>
          <w:iCs/>
          <w:noProof/>
        </w:rPr>
        <w:t>Ecology and Evolution</w:t>
      </w:r>
      <w:r w:rsidRPr="00D010BC">
        <w:rPr>
          <w:noProof/>
        </w:rPr>
        <w:t xml:space="preserve"> 5 (21): 4808–18. doi:10.1002/ece3.1744.</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A103B8">
        <w:rPr>
          <w:noProof/>
          <w:lang w:val="es-ES"/>
        </w:rPr>
        <w:t xml:space="preserve">Mulero-Pázmány, Margarita, Susanne Jenni-Eiermann, Nicolas Strebel, Thomas Sattler, Juan José Negro, and Zulima Tablado. </w:t>
      </w:r>
      <w:r w:rsidRPr="00D010BC">
        <w:rPr>
          <w:noProof/>
        </w:rPr>
        <w:t xml:space="preserve">2017. “Unmanned Aircraft Systems as a New Source of Disturbance for Wildlife: A Systematic Review.” </w:t>
      </w:r>
      <w:r w:rsidRPr="00D010BC">
        <w:rPr>
          <w:i/>
          <w:iCs/>
          <w:noProof/>
        </w:rPr>
        <w:t>PLoS ONE</w:t>
      </w:r>
      <w:r w:rsidRPr="00D010BC">
        <w:rPr>
          <w:noProof/>
        </w:rPr>
        <w:t xml:space="preserve"> 12 (6). doi:10.1371/journal.pone.0178448.</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Mulero-Pázmány, Margarita, Roel Stolper, L. D. Van Essen, Juan J. Negro, and Tyrell Sassen. 2014. “Remotely Piloted Aircraft Systems as a Rhinoceros Anti-Poaching Tool in Africa.” </w:t>
      </w:r>
      <w:r w:rsidRPr="00D010BC">
        <w:rPr>
          <w:i/>
          <w:iCs/>
          <w:noProof/>
        </w:rPr>
        <w:t>PLoS ONE</w:t>
      </w:r>
      <w:r w:rsidRPr="00D010BC">
        <w:rPr>
          <w:noProof/>
        </w:rPr>
        <w:t xml:space="preserve"> 9 (1): 1–10. doi:10.1371/journal.pone.0083873.</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Mulero-Pázmány M., Negro JJ. 2011. “AEROMAB: “Small UAS for Montagu´s Harrier´s Circus Pygargus Nests Monitoring.” </w:t>
      </w:r>
      <w:r w:rsidRPr="00D010BC">
        <w:rPr>
          <w:i/>
          <w:iCs/>
          <w:noProof/>
        </w:rPr>
        <w:t xml:space="preserve">“AEROMAB: “Small UAS for Montagu´s </w:t>
      </w:r>
      <w:r w:rsidRPr="00D010BC">
        <w:rPr>
          <w:i/>
          <w:iCs/>
          <w:noProof/>
        </w:rPr>
        <w:lastRenderedPageBreak/>
        <w:t>Harrier´s Circus Pygargus Nests Monitoring”. RED UAS Intenational Congress. University of Engineering, Seville, Spain. December 2011. (Poster)</w:t>
      </w:r>
      <w:r w:rsidRPr="00D010BC">
        <w:rPr>
          <w:noProof/>
        </w:rPr>
        <w:t>.</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Müllerová, Jana, Josef Brůna, Tomáš Bartaloš, Petr Dvořák, Michaela Vítková, and Petr Pyšek. 2017. “Timing Is Important: Unmanned Aircraft vs. Satellite Imagery in Plant Invasion Monitoring.” </w:t>
      </w:r>
      <w:r w:rsidRPr="00D010BC">
        <w:rPr>
          <w:i/>
          <w:iCs/>
          <w:noProof/>
        </w:rPr>
        <w:t>Frontiers in Plant Science</w:t>
      </w:r>
      <w:r w:rsidRPr="00D010BC">
        <w:rPr>
          <w:noProof/>
        </w:rPr>
        <w:t xml:space="preserve"> 8 (May). doi:10.3389/fpls.2017.00887.</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Müllerová, Jana, Josef Brůna, Petr Dvořák, Tomáš Bartaloš, and Michaela Vítková. 2016. “Does the Data Resolution/origin Matter? Satellite, Airborne and UAV Imagery to Tackle Plant Invasions.” </w:t>
      </w:r>
      <w:r w:rsidRPr="00D010BC">
        <w:rPr>
          <w:i/>
          <w:iCs/>
          <w:noProof/>
        </w:rPr>
        <w:t>International Archives of the Photogrammetry, Remote Sensing and Spatial Information Sciences - ISPRS Archives</w:t>
      </w:r>
      <w:r w:rsidRPr="00D010BC">
        <w:rPr>
          <w:noProof/>
        </w:rPr>
        <w:t xml:space="preserve"> 41 (July): 903–8. doi:10.5194/isprsarchives-XLI-B7-903-2016.</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Nebiker, S., A. Annen, M. Scherrer, and D. Oesch. 2008. “A Light-Weight Multispectral Sensor for Micro Uav – Opportunities for Very High Resolution Airborne Remote Sensing.” </w:t>
      </w:r>
      <w:r w:rsidRPr="00D010BC">
        <w:rPr>
          <w:i/>
          <w:iCs/>
          <w:noProof/>
        </w:rPr>
        <w:t>The International Archives of the Photogrammetry, Remote Sensing and Spatial Information Sciences</w:t>
      </w:r>
      <w:r w:rsidRPr="00D010BC">
        <w:rPr>
          <w:noProof/>
        </w:rPr>
        <w:t xml:space="preserve"> XXXVII: 1193–1200.</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New America. 2017. “World of Drones: Flights and Regulations.” Accessed September 20. http://drones.newamerica.org/#regulations.</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Nugraha, Ridha Aditya, Deepika Jeyakodi, and Thitipon Mahem. 2016. “Urgency for Legal Framework on Drones : Lessons for Indonesia , India , and Thailand.” </w:t>
      </w:r>
      <w:r w:rsidRPr="00D010BC">
        <w:rPr>
          <w:i/>
          <w:iCs/>
          <w:noProof/>
        </w:rPr>
        <w:t>Indonesian Law Review</w:t>
      </w:r>
      <w:r w:rsidRPr="00D010BC">
        <w:rPr>
          <w:noProof/>
        </w:rPr>
        <w:t xml:space="preserve"> 6 (2): 137–57.</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Olivares-Mendez, Miguel A, Tegawendé F Bissyandé, Kannan Somasundar, Jacques Klein, Holger Voos, and Yves Le Traon. 2014. “The NOAH Project: Giving a Chance to Threatened Species in Africa with UAVs.” </w:t>
      </w:r>
      <w:r w:rsidRPr="00D010BC">
        <w:rPr>
          <w:i/>
          <w:iCs/>
          <w:noProof/>
        </w:rPr>
        <w:t>Lecture Notes of the Institute for Computer Sciences, Social-Informatics and Telecommunications Engineering, LNICST</w:t>
      </w:r>
      <w:r w:rsidRPr="00D010BC">
        <w:rPr>
          <w:noProof/>
        </w:rPr>
        <w:t xml:space="preserve"> 135 LNICST: 198–208. doi:10.1007/978-3-319-08368-1_24.</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Ord, Leonardo. 2016. “New Contributions to the Knowledge of Birds in Tumbesian Region; Conservation Implications of the Dry Forest...,” no. August. doi:10.7818/ECOS.2016.25-2.03.</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Paneque-Gálvez, Jaime, Michael K. McCall, Brian M. Napoletano, Serge A. Wich, and Lian Pin Koh. 2014. “Small Drones for Community-Based Forest Monitoring: An Assessment of Their Feasibility and Potential in Tropical Areas.” </w:t>
      </w:r>
      <w:r w:rsidRPr="00D010BC">
        <w:rPr>
          <w:i/>
          <w:iCs/>
          <w:noProof/>
        </w:rPr>
        <w:t>Forests</w:t>
      </w:r>
      <w:r w:rsidRPr="00D010BC">
        <w:rPr>
          <w:noProof/>
        </w:rPr>
        <w:t xml:space="preserve"> 5 (6): 1481–1507. doi:10.3390/f5061481.</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Patton, B Y Felix. 2013. “ARE DRONES THE ANSWER TO THE CONSERVATIONISTS ’ PRAYERS ?”</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Perroy, Ryan L., Timo Sullivan, and Nathan Stephenson. 2017. “Assessing the Impacts of Canopy Openness and Flight Parameters on Detecting a Sub-Canopy Tropical Invasive Plant Using a Small Unmanned Aerial System.” </w:t>
      </w:r>
      <w:r w:rsidRPr="00D010BC">
        <w:rPr>
          <w:i/>
          <w:iCs/>
          <w:noProof/>
        </w:rPr>
        <w:t>ISPRS Journal of Photogrammetry and Remote Sensing</w:t>
      </w:r>
      <w:r w:rsidRPr="00D010BC">
        <w:rPr>
          <w:noProof/>
        </w:rPr>
        <w:t xml:space="preserve"> 125. International Society for Photogrammetry and Remote Sensing, Inc. (ISPRS): 174–83. doi:10.1016/j.isprsjprs.2017.01.018.</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lastRenderedPageBreak/>
        <w:t xml:space="preserve">Pomeroy, P, L O Connor, and P Davies. 2015. “Assessing Use of and Reaction to Unmanned Aerial Systems in Gray and Harbor Seals during Breeding and Molt in the UK.” </w:t>
      </w:r>
      <w:r w:rsidRPr="00D010BC">
        <w:rPr>
          <w:i/>
          <w:iCs/>
          <w:noProof/>
        </w:rPr>
        <w:t>Journal of Unmanned Vehicle Systems</w:t>
      </w:r>
      <w:r w:rsidRPr="00D010BC">
        <w:rPr>
          <w:noProof/>
        </w:rPr>
        <w:t xml:space="preserve"> 113 (September): 102–13.</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Puttock, A.K., A.M. Cunliffe, K. Anderson, and R.E. Brazier. 2015. “Aerial Photography Collected with a Multirotor Drone Reveals Impact of Eurasian Beaver Reintroduction on Ecosystem Structure 1.” </w:t>
      </w:r>
      <w:r w:rsidRPr="00D010BC">
        <w:rPr>
          <w:i/>
          <w:iCs/>
          <w:noProof/>
        </w:rPr>
        <w:t>Journal of Unmanned Vehicle Systems</w:t>
      </w:r>
      <w:r w:rsidRPr="00D010BC">
        <w:rPr>
          <w:noProof/>
        </w:rPr>
        <w:t xml:space="preserve"> 3 (3): 123–30. doi:10.1139/juvs-2015-0005.</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Ratcliffe, Norman, Damien Guihen, Jeremy Robst, Sarah Crofts, Andrew Stanworth, and Peter Enderlein. 2015. “A Protocol for the Aerial Survey of Penguin Colonies Using UAVs </w:t>
      </w:r>
      <w:r w:rsidRPr="00D010BC">
        <w:rPr>
          <w:noProof/>
          <w:vertAlign w:val="superscript"/>
        </w:rPr>
        <w:t>1</w:t>
      </w:r>
      <w:r w:rsidRPr="00D010BC">
        <w:rPr>
          <w:noProof/>
        </w:rPr>
        <w:t xml:space="preserve">.” </w:t>
      </w:r>
      <w:r w:rsidRPr="00D010BC">
        <w:rPr>
          <w:i/>
          <w:iCs/>
          <w:noProof/>
        </w:rPr>
        <w:t>Journal of Unmanned Vehicle Systems</w:t>
      </w:r>
      <w:r w:rsidRPr="00D010BC">
        <w:rPr>
          <w:noProof/>
        </w:rPr>
        <w:t xml:space="preserve"> 3 (3): 95–101. doi:10.1139/juvs-2015-0006.</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Rodríguez, Airam, Juan J. Negro, Mara Mulero, Carlos Rodríguez, Jesús Hernández-Pliego, and Javier Bustamante. 2012. “The Eye in the Sky: Combined Use of Unmanned Aerial Systems and GPS Data Loggers for Ecological Research and Conservation of Small Birds.” </w:t>
      </w:r>
      <w:r w:rsidRPr="00D010BC">
        <w:rPr>
          <w:i/>
          <w:iCs/>
          <w:noProof/>
        </w:rPr>
        <w:t>PLoS ONE</w:t>
      </w:r>
      <w:r w:rsidRPr="00D010BC">
        <w:rPr>
          <w:noProof/>
        </w:rPr>
        <w:t xml:space="preserve"> 7 (12). doi:10.1371/journal.pone.0050336.</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Sabella, Giorgio, Fabio Massimo Viglianisi, Sergio Rotondi, and Filadelfo Brogna. 2017. “Preliminary Observations on the Use of Drones in the Environ- Mental Monitoring and in the Management of Protected Areas. The Case Study of ‘R.N.O. Vendicari’, Syracuse (Italy)” 8 (1): 79–86.</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A103B8">
        <w:rPr>
          <w:noProof/>
          <w:lang w:val="es-ES"/>
        </w:rPr>
        <w:t xml:space="preserve">Sardà-Palomera, Francesc, Gerard Bota, Carlos Viñolo, Oriol Pallarés, Víctor Sazatornil, Lluís Brotons, Spartacus Gomáriz, and Francesc Sardà. </w:t>
      </w:r>
      <w:r w:rsidRPr="00D010BC">
        <w:rPr>
          <w:noProof/>
        </w:rPr>
        <w:t xml:space="preserve">2012. “Fine-Scale Bird Monitoring from Light Unmanned Aircraft Systems.” </w:t>
      </w:r>
      <w:r w:rsidRPr="00D010BC">
        <w:rPr>
          <w:i/>
          <w:iCs/>
          <w:noProof/>
        </w:rPr>
        <w:t>Ibis</w:t>
      </w:r>
      <w:r w:rsidRPr="00D010BC">
        <w:rPr>
          <w:noProof/>
        </w:rPr>
        <w:t xml:space="preserve"> 154 (1): 177–83. doi:10.1111/j.1474-919X.2011.01177.x.</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Schmale, DG, Benjamin R. Dingus, and Charles Reinholtz. 2008. “Development and Application of an Autonomous Unmanned Aerial Vehicle for Precise Aerobiological Sampling above Agricultural Fields.” </w:t>
      </w:r>
      <w:r w:rsidRPr="00D010BC">
        <w:rPr>
          <w:i/>
          <w:iCs/>
          <w:noProof/>
        </w:rPr>
        <w:t>Journal of Field Robotics</w:t>
      </w:r>
      <w:r w:rsidRPr="00D010BC">
        <w:rPr>
          <w:noProof/>
        </w:rPr>
        <w:t xml:space="preserve"> 25 (3): 133–47. doi:10.1002/rob.</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Schwarzbach, Marc, Maximilian Laiacker, Margarita Mulero-Pazmany, and Konstantin Kondak. 2014. “Remote Water Sampling Using Flying Robots.” </w:t>
      </w:r>
      <w:r w:rsidRPr="00D010BC">
        <w:rPr>
          <w:i/>
          <w:iCs/>
          <w:noProof/>
        </w:rPr>
        <w:t>2014 International Conference on Unmanned Aircraft Systems, ICUAS 2014 - Conference Proceedings</w:t>
      </w:r>
      <w:r w:rsidRPr="00D010BC">
        <w:rPr>
          <w:noProof/>
        </w:rPr>
        <w:t>, 72–76. doi:10.1109/ICUAS.2014.6842240.</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Scobie, Corey A., and Chris H. Hugenholtz. 2016. “Wildlife Monitoring with Unmanned Aerial Vehicles: Quantifying Distance to Auditory Detection.” </w:t>
      </w:r>
      <w:r w:rsidRPr="00D010BC">
        <w:rPr>
          <w:i/>
          <w:iCs/>
          <w:noProof/>
        </w:rPr>
        <w:t>Wildlife Society Bulletin</w:t>
      </w:r>
      <w:r w:rsidRPr="00D010BC">
        <w:rPr>
          <w:noProof/>
        </w:rPr>
        <w:t xml:space="preserve"> 40 (4): 781–85. doi:10.1002/wsb.700.</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Sepúlveda, Alejandra, Mathias Schluep, Fabrice G Renaud, Martin Streicher, Ruediger Kuehr, Christian Hagelüken, and Andreas C Gerecke. 2010. “A Review of the Environmental Fate and Effects of Hazardous Substances Released from Electrical and Electronic Equipments during Recycling: Examples from China and India.” </w:t>
      </w:r>
      <w:r w:rsidRPr="00D010BC">
        <w:rPr>
          <w:i/>
          <w:iCs/>
          <w:noProof/>
        </w:rPr>
        <w:t>Environmental Impact Assessment Review</w:t>
      </w:r>
      <w:r w:rsidRPr="00D010BC">
        <w:rPr>
          <w:noProof/>
        </w:rPr>
        <w:t xml:space="preserve"> 30 (1). Elsevier Inc.: 28–41. doi:10.1016/j.eiar.2009.04.001.</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lastRenderedPageBreak/>
        <w:t xml:space="preserve">Soriano, P, F Caballero, and A Ollero. 2009. “RF-Based Particle Filter Localization for Wildlife Tracking by Using an UAV.” </w:t>
      </w:r>
      <w:r w:rsidRPr="00D010BC">
        <w:rPr>
          <w:i/>
          <w:iCs/>
          <w:noProof/>
        </w:rPr>
        <w:t>40 Th International Symposium of Robotics</w:t>
      </w:r>
      <w:r w:rsidRPr="00D010BC">
        <w:rPr>
          <w:noProof/>
        </w:rPr>
        <w:t>, 239–44.</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Stöcker, Claudia, Rohan Bennett, Francesco Nex, Markus Gerke, and Jaap Zevenbergen. 2017. “Review of the Current State of UAV Regulations.” </w:t>
      </w:r>
      <w:r w:rsidRPr="00D010BC">
        <w:rPr>
          <w:i/>
          <w:iCs/>
          <w:noProof/>
        </w:rPr>
        <w:t>Remote Sensing</w:t>
      </w:r>
      <w:r w:rsidRPr="00D010BC">
        <w:rPr>
          <w:noProof/>
        </w:rPr>
        <w:t xml:space="preserve"> 9 (5): 459. doi:10.3390/rs9050459.</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Szantoi, Zoltan, Scot E. Smith, Giovanni Strona, Lian Pin Koh, and Serge A. Wich. 2017. “Mapping Orangutan Habitat and Agricultural Areas Using Landsat OLI Imagery Augmented with Unmanned Aircraft System Aerial Photography.” </w:t>
      </w:r>
      <w:r w:rsidRPr="00D010BC">
        <w:rPr>
          <w:i/>
          <w:iCs/>
          <w:noProof/>
        </w:rPr>
        <w:t>International Journal of Remote Sensing</w:t>
      </w:r>
      <w:r w:rsidRPr="00D010BC">
        <w:rPr>
          <w:noProof/>
        </w:rPr>
        <w:t xml:space="preserve"> 38 (8–10). Taylor &amp; Francis: 1–15. doi:10.1080/01431161.2017.1280638.</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Tilburg, Christopher Van, S.T. Brown, M. Ferguson, and et al. 2017. “First Report of Using Portable Unmanned Aircraft Systems (Drones) for Search and Rescue.” </w:t>
      </w:r>
      <w:r w:rsidRPr="00D010BC">
        <w:rPr>
          <w:i/>
          <w:iCs/>
          <w:noProof/>
        </w:rPr>
        <w:t>Wilderness &amp; Environmental Medicine</w:t>
      </w:r>
      <w:r w:rsidRPr="00D010BC">
        <w:rPr>
          <w:noProof/>
        </w:rPr>
        <w:t xml:space="preserve"> 15 (0). Elsevier Inc.: 12. doi:10.1016/j.wem.2016.12.010.</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Torresan, Chiara, Andrea Berton, Federico Carotenuto, Salvatore Filippo, Di Gennaro, Beniamino Gioli, Alessandro Matese, et al. 2017. “Forestry Applications of UAVs in Europe: A Review.” </w:t>
      </w:r>
      <w:r w:rsidRPr="00D010BC">
        <w:rPr>
          <w:i/>
          <w:iCs/>
          <w:noProof/>
        </w:rPr>
        <w:t>International Journal of Remote Sensing</w:t>
      </w:r>
      <w:r w:rsidRPr="00D010BC">
        <w:rPr>
          <w:noProof/>
        </w:rPr>
        <w:t xml:space="preserve"> 38 (8–10). Taylor &amp; Francis: 2427–47. doi:10.1080/01431161.2016.1252477.</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U.S. Geological Survey National. 2017. “U.S. Geological Survey National Unmanned Aircraft Systems (UAS) Project.” Accessed September 20. https://uas.usgs.gov/.</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Umeda, T, M Yamao, and R Yamazaki. 2000. “Level 4 Related Level 3 Convenience Level 2 Coordinating Level 1 Workhorse Functions Strucplot Core Labeling Legend Parameter Functions Shading Spacing.” </w:t>
      </w:r>
      <w:r w:rsidRPr="00D010BC">
        <w:rPr>
          <w:i/>
          <w:iCs/>
          <w:noProof/>
        </w:rPr>
        <w:t>Conservation Biology</w:t>
      </w:r>
      <w:r w:rsidRPr="00D010BC">
        <w:rPr>
          <w:noProof/>
        </w:rPr>
        <w:t xml:space="preserve"> 695 (1): 4–4.</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Ventura, Daniele, Michele Bruno, Giovanna Jona Lasinio, Andrea Belluscio, and Giandomenico Ardizzone. 2016. “A Low-Cost Drone Based Application for Identifying and Mapping of Coastal Fish Nursery Grounds.” </w:t>
      </w:r>
      <w:r w:rsidRPr="00D010BC">
        <w:rPr>
          <w:i/>
          <w:iCs/>
          <w:noProof/>
        </w:rPr>
        <w:t>Estuarine, Coastal and Shelf Science</w:t>
      </w:r>
      <w:r w:rsidRPr="00D010BC">
        <w:rPr>
          <w:noProof/>
        </w:rPr>
        <w:t xml:space="preserve"> 171. doi:10.1016/j.ecss.2016.01.030.</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Weissensteiner, M H, J W Poelstra, and J B W Wolf. 2015. “Low-Budget Ready-to-Fly Unmanned Aerial Vehicles: An Effective Tool for Evaluating the Nesting Status of Canopy-Breeding Bird Species.” </w:t>
      </w:r>
      <w:r w:rsidRPr="00D010BC">
        <w:rPr>
          <w:i/>
          <w:iCs/>
          <w:noProof/>
        </w:rPr>
        <w:t>Journal of Avian Biology</w:t>
      </w:r>
      <w:r w:rsidRPr="00D010BC">
        <w:rPr>
          <w:noProof/>
        </w:rPr>
        <w:t xml:space="preserve"> 46 (4): 425–30. doi:10.1111/jav.00619.</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Wich, Serge, David Dellatore, Max Houghton, Rio Ardi, and Lian Pin Koh. 2016. “A Preliminary Assessment of Using Conservation Drones for Sumatran Orang-Utan (Pongo Abelii) Distribution and Density.” </w:t>
      </w:r>
      <w:r w:rsidRPr="00D010BC">
        <w:rPr>
          <w:i/>
          <w:iCs/>
          <w:noProof/>
        </w:rPr>
        <w:t>Journal of Unmanned Vehicle Systems</w:t>
      </w:r>
      <w:r w:rsidRPr="00D010BC">
        <w:rPr>
          <w:noProof/>
        </w:rPr>
        <w:t xml:space="preserve"> 4 (1): 45–52. doi:10.1139/juvs-2015-0015.</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Wilson, Andrew M, Janine Barr, and Megan Zagorski. 2017. “The Feasibility of Counting Songbirds Using Unmanned Aerial Vehicles.” </w:t>
      </w:r>
      <w:r w:rsidRPr="00D010BC">
        <w:rPr>
          <w:i/>
          <w:iCs/>
          <w:noProof/>
        </w:rPr>
        <w:t>The Auk</w:t>
      </w:r>
      <w:r w:rsidRPr="00D010BC">
        <w:rPr>
          <w:noProof/>
        </w:rPr>
        <w:t xml:space="preserve"> 134 (2): 350–62. doi:10.1642/AUK-16-216.1.</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Wilson, Rory P, and and Clive R McMahon. 2006. “Measuring Devices on Wild Animals: </w:t>
      </w:r>
      <w:r w:rsidRPr="00D010BC">
        <w:rPr>
          <w:noProof/>
        </w:rPr>
        <w:lastRenderedPageBreak/>
        <w:t xml:space="preserve">What Constitutes Acceptable Practice?” </w:t>
      </w:r>
      <w:r w:rsidRPr="00D010BC">
        <w:rPr>
          <w:i/>
          <w:iCs/>
          <w:noProof/>
        </w:rPr>
        <w:t>Frontiers in Ecology and the Environment</w:t>
      </w:r>
      <w:r w:rsidRPr="00D010BC">
        <w:rPr>
          <w:noProof/>
        </w:rPr>
        <w:t xml:space="preserve"> 4 (3): 147–54. doi:10.1890/1540-9295(2006)004.</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Wulder, Michael A, Ronald J Hall, Nicholas C Coops, and Steven E Franklin. 2004. “High Spatial Resolution Remotely Sensed Data for Ecosystem Characterization” 54 (6): 511–21. doi:10.1641/0006-3568(2004)054.</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Zahawi, Rakan A, Jonathan P Dandois, Karen D Holl, Dana Nadwodny, J Leighton Reid, and Erle C Ellis. 2015. “Using Lightweight Unmanned Aerial Vehicles to Monitor Tropical Forest Recovery.” </w:t>
      </w:r>
      <w:r w:rsidRPr="00D010BC">
        <w:rPr>
          <w:i/>
          <w:iCs/>
          <w:noProof/>
        </w:rPr>
        <w:t>Biological Conservation</w:t>
      </w:r>
      <w:r w:rsidRPr="00D010BC">
        <w:rPr>
          <w:noProof/>
        </w:rPr>
        <w:t xml:space="preserve"> 186 (June). Elsevier Ltd: 287–95. doi:10.1016/j.biocon.2015.03.031.</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Zaman, Bushra, Austin M. Jensen, and Mac McKee. 2011. “Use of High-Resolution Multispectral Imagery Acquired with an Autonomous Unmanned Aerial Vehicle to Quantify the Spread of an Invasive Wetlands Species.” </w:t>
      </w:r>
      <w:r w:rsidRPr="00D010BC">
        <w:rPr>
          <w:i/>
          <w:iCs/>
          <w:noProof/>
        </w:rPr>
        <w:t>International Geoscience and Remote Sensing Symposium (IGARSS)</w:t>
      </w:r>
      <w:r w:rsidRPr="00D010BC">
        <w:rPr>
          <w:noProof/>
        </w:rPr>
        <w:t>, 803–6. doi:10.1109/IGARSS.2011.6049252.</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Zang, Wenqian, Jiayuan Lin, Yangchun Wang, and Heping Tao. 2012. “Investigating Small-Scale Water Pollution with UAV Remote Sensing Technology.” </w:t>
      </w:r>
      <w:r w:rsidRPr="00D010BC">
        <w:rPr>
          <w:i/>
          <w:iCs/>
          <w:noProof/>
        </w:rPr>
        <w:t>World Automation Congress</w:t>
      </w:r>
      <w:r w:rsidRPr="00D010BC">
        <w:rPr>
          <w:noProof/>
        </w:rPr>
        <w:t>, no. Puerto Vallarta, Mexico, 2012: 1–4.</w:t>
      </w:r>
    </w:p>
    <w:p w:rsidR="00D010BC" w:rsidRPr="00D010BC" w:rsidRDefault="00D010BC" w:rsidP="00D010BC">
      <w:pPr>
        <w:widowControl w:val="0"/>
        <w:autoSpaceDE w:val="0"/>
        <w:autoSpaceDN w:val="0"/>
        <w:adjustRightInd w:val="0"/>
        <w:spacing w:before="180" w:after="180" w:line="240" w:lineRule="auto"/>
        <w:ind w:left="480" w:hanging="480"/>
        <w:rPr>
          <w:noProof/>
        </w:rPr>
      </w:pPr>
      <w:r w:rsidRPr="00D010BC">
        <w:rPr>
          <w:noProof/>
        </w:rPr>
        <w:t xml:space="preserve">Zhang, Jian, Jianbo Hu, Juyu Lian, Zongji Fan, Xuejun Ouyang, and Wanhui Ye. 2016. “Seeing the Forest from Drones: Testing the Potential of Lightweight Drones as a Tool for Long-Term Forest Monitoring.” </w:t>
      </w:r>
      <w:r w:rsidRPr="00D010BC">
        <w:rPr>
          <w:i/>
          <w:iCs/>
          <w:noProof/>
        </w:rPr>
        <w:t>Biological Conservation</w:t>
      </w:r>
      <w:r w:rsidRPr="00D010BC">
        <w:rPr>
          <w:noProof/>
        </w:rPr>
        <w:t xml:space="preserve"> 198: 60–69. doi:10.1016/j.biocon.2016.03.027.</w:t>
      </w:r>
    </w:p>
    <w:p w:rsidR="004D5E3A" w:rsidRDefault="004C1161" w:rsidP="00FE7455">
      <w:pPr>
        <w:pStyle w:val="Textoindependiente"/>
        <w:jc w:val="both"/>
      </w:pPr>
      <w:r w:rsidRPr="00167BF5">
        <w:fldChar w:fldCharType="end"/>
      </w:r>
      <w:bookmarkStart w:id="21" w:name="references"/>
      <w:bookmarkEnd w:id="21"/>
    </w:p>
    <w:p w:rsidR="0013344A" w:rsidRPr="00167BF5" w:rsidRDefault="0013344A" w:rsidP="00FE7455">
      <w:pPr>
        <w:pStyle w:val="Textoindependiente"/>
        <w:jc w:val="both"/>
      </w:pPr>
      <w:r>
        <w:t>Table 1. Type your title here.</w:t>
      </w:r>
    </w:p>
    <w:sectPr w:rsidR="0013344A" w:rsidRPr="00167BF5">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56381" w:rsidRDefault="00256381">
      <w:r>
        <w:separator/>
      </w:r>
    </w:p>
  </w:endnote>
  <w:endnote w:type="continuationSeparator" w:id="0">
    <w:p w:rsidR="00256381" w:rsidRDefault="002563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56381" w:rsidRDefault="00256381">
      <w:r>
        <w:separator/>
      </w:r>
    </w:p>
  </w:footnote>
  <w:footnote w:type="continuationSeparator" w:id="0">
    <w:p w:rsidR="00256381" w:rsidRDefault="0025638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62745E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25421050"/>
    <w:multiLevelType w:val="multilevel"/>
    <w:tmpl w:val="4D121AB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3C5D0C07"/>
    <w:multiLevelType w:val="hybridMultilevel"/>
    <w:tmpl w:val="4A146DA8"/>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D96BF8"/>
    <w:multiLevelType w:val="hybridMultilevel"/>
    <w:tmpl w:val="3216F194"/>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590D07"/>
    <w:rsid w:val="00011C8B"/>
    <w:rsid w:val="00011D1E"/>
    <w:rsid w:val="000161E9"/>
    <w:rsid w:val="0002038E"/>
    <w:rsid w:val="00021621"/>
    <w:rsid w:val="000220CF"/>
    <w:rsid w:val="0002513F"/>
    <w:rsid w:val="00026BD1"/>
    <w:rsid w:val="000405EB"/>
    <w:rsid w:val="000620C1"/>
    <w:rsid w:val="00063807"/>
    <w:rsid w:val="00063F91"/>
    <w:rsid w:val="00072C7E"/>
    <w:rsid w:val="00092587"/>
    <w:rsid w:val="00094F79"/>
    <w:rsid w:val="000A3222"/>
    <w:rsid w:val="000A4581"/>
    <w:rsid w:val="000C0CBD"/>
    <w:rsid w:val="000C11F3"/>
    <w:rsid w:val="000D5BEA"/>
    <w:rsid w:val="000E4693"/>
    <w:rsid w:val="000F2702"/>
    <w:rsid w:val="000F375F"/>
    <w:rsid w:val="000F5B64"/>
    <w:rsid w:val="0011665D"/>
    <w:rsid w:val="00124200"/>
    <w:rsid w:val="0012697C"/>
    <w:rsid w:val="0013344A"/>
    <w:rsid w:val="00154882"/>
    <w:rsid w:val="001609D9"/>
    <w:rsid w:val="00167BF5"/>
    <w:rsid w:val="00167E3B"/>
    <w:rsid w:val="001708C7"/>
    <w:rsid w:val="0019755E"/>
    <w:rsid w:val="001A0684"/>
    <w:rsid w:val="001C3DD6"/>
    <w:rsid w:val="001C6E85"/>
    <w:rsid w:val="001D32DF"/>
    <w:rsid w:val="001D7677"/>
    <w:rsid w:val="001E06F4"/>
    <w:rsid w:val="001E659D"/>
    <w:rsid w:val="001E6F0B"/>
    <w:rsid w:val="001F1801"/>
    <w:rsid w:val="001F3789"/>
    <w:rsid w:val="0021297B"/>
    <w:rsid w:val="0021339C"/>
    <w:rsid w:val="00220935"/>
    <w:rsid w:val="00220EAE"/>
    <w:rsid w:val="002211EA"/>
    <w:rsid w:val="00223A12"/>
    <w:rsid w:val="002240D1"/>
    <w:rsid w:val="0023587B"/>
    <w:rsid w:val="002413F8"/>
    <w:rsid w:val="00244D53"/>
    <w:rsid w:val="00256381"/>
    <w:rsid w:val="00292362"/>
    <w:rsid w:val="00295D31"/>
    <w:rsid w:val="002D1F7E"/>
    <w:rsid w:val="002F41E4"/>
    <w:rsid w:val="00305896"/>
    <w:rsid w:val="00314E07"/>
    <w:rsid w:val="00320386"/>
    <w:rsid w:val="00323CC5"/>
    <w:rsid w:val="003327C1"/>
    <w:rsid w:val="00334305"/>
    <w:rsid w:val="00343B36"/>
    <w:rsid w:val="00374488"/>
    <w:rsid w:val="00380DC3"/>
    <w:rsid w:val="00386395"/>
    <w:rsid w:val="003964B6"/>
    <w:rsid w:val="003A1804"/>
    <w:rsid w:val="003D16BC"/>
    <w:rsid w:val="003E0CBF"/>
    <w:rsid w:val="003F5031"/>
    <w:rsid w:val="00406BA4"/>
    <w:rsid w:val="00406D18"/>
    <w:rsid w:val="00434C4C"/>
    <w:rsid w:val="00450EBF"/>
    <w:rsid w:val="004534CD"/>
    <w:rsid w:val="00454F1F"/>
    <w:rsid w:val="00466327"/>
    <w:rsid w:val="00472E8E"/>
    <w:rsid w:val="004732AE"/>
    <w:rsid w:val="004907C7"/>
    <w:rsid w:val="004B2B64"/>
    <w:rsid w:val="004B3C76"/>
    <w:rsid w:val="004B7242"/>
    <w:rsid w:val="004C1161"/>
    <w:rsid w:val="004D5ABD"/>
    <w:rsid w:val="004D5E3A"/>
    <w:rsid w:val="004E29B3"/>
    <w:rsid w:val="004E3945"/>
    <w:rsid w:val="004E6219"/>
    <w:rsid w:val="004E648A"/>
    <w:rsid w:val="004F4076"/>
    <w:rsid w:val="00500D42"/>
    <w:rsid w:val="00501210"/>
    <w:rsid w:val="00502EB3"/>
    <w:rsid w:val="0051009C"/>
    <w:rsid w:val="00521C39"/>
    <w:rsid w:val="0052773D"/>
    <w:rsid w:val="00530E4D"/>
    <w:rsid w:val="005356FE"/>
    <w:rsid w:val="00537AD5"/>
    <w:rsid w:val="00547069"/>
    <w:rsid w:val="00555C03"/>
    <w:rsid w:val="0056030A"/>
    <w:rsid w:val="005607D4"/>
    <w:rsid w:val="0056518D"/>
    <w:rsid w:val="00566B3A"/>
    <w:rsid w:val="0057006D"/>
    <w:rsid w:val="00577023"/>
    <w:rsid w:val="00577FD3"/>
    <w:rsid w:val="0058262B"/>
    <w:rsid w:val="0058362E"/>
    <w:rsid w:val="005867E7"/>
    <w:rsid w:val="00590D07"/>
    <w:rsid w:val="005944C3"/>
    <w:rsid w:val="005953E0"/>
    <w:rsid w:val="0059716F"/>
    <w:rsid w:val="0059724D"/>
    <w:rsid w:val="005B62CB"/>
    <w:rsid w:val="005C29FD"/>
    <w:rsid w:val="005C7B9C"/>
    <w:rsid w:val="005D737C"/>
    <w:rsid w:val="005E61E0"/>
    <w:rsid w:val="005F298E"/>
    <w:rsid w:val="005F527F"/>
    <w:rsid w:val="006032F5"/>
    <w:rsid w:val="00606024"/>
    <w:rsid w:val="006156A2"/>
    <w:rsid w:val="0063036A"/>
    <w:rsid w:val="0065066E"/>
    <w:rsid w:val="00670E4C"/>
    <w:rsid w:val="00671AC9"/>
    <w:rsid w:val="00675769"/>
    <w:rsid w:val="00675C05"/>
    <w:rsid w:val="006766CD"/>
    <w:rsid w:val="006900B2"/>
    <w:rsid w:val="00690A7D"/>
    <w:rsid w:val="00695CDD"/>
    <w:rsid w:val="00696E83"/>
    <w:rsid w:val="006B6DF6"/>
    <w:rsid w:val="006D06F0"/>
    <w:rsid w:val="006D60BC"/>
    <w:rsid w:val="006E52F5"/>
    <w:rsid w:val="006E54EF"/>
    <w:rsid w:val="006F3C5A"/>
    <w:rsid w:val="007124D7"/>
    <w:rsid w:val="00712F85"/>
    <w:rsid w:val="00716D04"/>
    <w:rsid w:val="007341F7"/>
    <w:rsid w:val="00737206"/>
    <w:rsid w:val="00755DCB"/>
    <w:rsid w:val="00762349"/>
    <w:rsid w:val="00784D58"/>
    <w:rsid w:val="007C51F5"/>
    <w:rsid w:val="007E0FEC"/>
    <w:rsid w:val="007E3B00"/>
    <w:rsid w:val="007E73E7"/>
    <w:rsid w:val="00807609"/>
    <w:rsid w:val="0081604B"/>
    <w:rsid w:val="00816E74"/>
    <w:rsid w:val="00830E39"/>
    <w:rsid w:val="00833F8E"/>
    <w:rsid w:val="00843EF5"/>
    <w:rsid w:val="00847A48"/>
    <w:rsid w:val="00855166"/>
    <w:rsid w:val="0086194B"/>
    <w:rsid w:val="0089199F"/>
    <w:rsid w:val="00894468"/>
    <w:rsid w:val="00896671"/>
    <w:rsid w:val="008A0C0D"/>
    <w:rsid w:val="008A3299"/>
    <w:rsid w:val="008A5419"/>
    <w:rsid w:val="008C0AA3"/>
    <w:rsid w:val="008C3D1A"/>
    <w:rsid w:val="008D3FA5"/>
    <w:rsid w:val="008D6863"/>
    <w:rsid w:val="00914A46"/>
    <w:rsid w:val="009166E3"/>
    <w:rsid w:val="009303FB"/>
    <w:rsid w:val="0093369B"/>
    <w:rsid w:val="00954BDE"/>
    <w:rsid w:val="00954E2A"/>
    <w:rsid w:val="00960586"/>
    <w:rsid w:val="0096652D"/>
    <w:rsid w:val="00974DDB"/>
    <w:rsid w:val="00982A84"/>
    <w:rsid w:val="009860E4"/>
    <w:rsid w:val="00994253"/>
    <w:rsid w:val="0099443A"/>
    <w:rsid w:val="009B1073"/>
    <w:rsid w:val="009B6712"/>
    <w:rsid w:val="009D486A"/>
    <w:rsid w:val="009D625A"/>
    <w:rsid w:val="009E0FA4"/>
    <w:rsid w:val="009E342D"/>
    <w:rsid w:val="009F33A8"/>
    <w:rsid w:val="009F3D28"/>
    <w:rsid w:val="00A077A2"/>
    <w:rsid w:val="00A103B8"/>
    <w:rsid w:val="00A2258C"/>
    <w:rsid w:val="00A36B32"/>
    <w:rsid w:val="00A46CD1"/>
    <w:rsid w:val="00A500D3"/>
    <w:rsid w:val="00A60753"/>
    <w:rsid w:val="00A649AD"/>
    <w:rsid w:val="00A66CE6"/>
    <w:rsid w:val="00A82D24"/>
    <w:rsid w:val="00A942CC"/>
    <w:rsid w:val="00AE304F"/>
    <w:rsid w:val="00AE3A11"/>
    <w:rsid w:val="00AF32B7"/>
    <w:rsid w:val="00B0685C"/>
    <w:rsid w:val="00B10B17"/>
    <w:rsid w:val="00B14D7C"/>
    <w:rsid w:val="00B32E32"/>
    <w:rsid w:val="00B33F39"/>
    <w:rsid w:val="00B41967"/>
    <w:rsid w:val="00B572EA"/>
    <w:rsid w:val="00B661BF"/>
    <w:rsid w:val="00B72A8B"/>
    <w:rsid w:val="00B73842"/>
    <w:rsid w:val="00B86B75"/>
    <w:rsid w:val="00BC48D5"/>
    <w:rsid w:val="00BD064D"/>
    <w:rsid w:val="00BE49E5"/>
    <w:rsid w:val="00BF4EAE"/>
    <w:rsid w:val="00C03BB7"/>
    <w:rsid w:val="00C36279"/>
    <w:rsid w:val="00C46E86"/>
    <w:rsid w:val="00C50016"/>
    <w:rsid w:val="00C52755"/>
    <w:rsid w:val="00C61B57"/>
    <w:rsid w:val="00C63338"/>
    <w:rsid w:val="00C6626C"/>
    <w:rsid w:val="00C6632B"/>
    <w:rsid w:val="00C934F7"/>
    <w:rsid w:val="00C94441"/>
    <w:rsid w:val="00CB0BB8"/>
    <w:rsid w:val="00CB5CD9"/>
    <w:rsid w:val="00CB72A9"/>
    <w:rsid w:val="00CE2946"/>
    <w:rsid w:val="00CE371C"/>
    <w:rsid w:val="00D004B5"/>
    <w:rsid w:val="00D010BC"/>
    <w:rsid w:val="00D04019"/>
    <w:rsid w:val="00D16420"/>
    <w:rsid w:val="00D22855"/>
    <w:rsid w:val="00D32D82"/>
    <w:rsid w:val="00D513B5"/>
    <w:rsid w:val="00D71D0C"/>
    <w:rsid w:val="00D777F2"/>
    <w:rsid w:val="00DB42AE"/>
    <w:rsid w:val="00DB7AEE"/>
    <w:rsid w:val="00DC78FE"/>
    <w:rsid w:val="00DD13EE"/>
    <w:rsid w:val="00DF14C3"/>
    <w:rsid w:val="00DF29A8"/>
    <w:rsid w:val="00DF6BA0"/>
    <w:rsid w:val="00E042D6"/>
    <w:rsid w:val="00E166BB"/>
    <w:rsid w:val="00E315A3"/>
    <w:rsid w:val="00E3663B"/>
    <w:rsid w:val="00E41D2C"/>
    <w:rsid w:val="00E46FFF"/>
    <w:rsid w:val="00E505B4"/>
    <w:rsid w:val="00E65ED9"/>
    <w:rsid w:val="00E82775"/>
    <w:rsid w:val="00E848B0"/>
    <w:rsid w:val="00E84DB6"/>
    <w:rsid w:val="00E91E16"/>
    <w:rsid w:val="00EA0EFA"/>
    <w:rsid w:val="00EA415A"/>
    <w:rsid w:val="00EA7384"/>
    <w:rsid w:val="00EB0318"/>
    <w:rsid w:val="00EB7DCC"/>
    <w:rsid w:val="00EC486B"/>
    <w:rsid w:val="00ED7812"/>
    <w:rsid w:val="00EE07F9"/>
    <w:rsid w:val="00EF3821"/>
    <w:rsid w:val="00F00C90"/>
    <w:rsid w:val="00F13E3D"/>
    <w:rsid w:val="00F26084"/>
    <w:rsid w:val="00F325A8"/>
    <w:rsid w:val="00F334B4"/>
    <w:rsid w:val="00F46A83"/>
    <w:rsid w:val="00F57723"/>
    <w:rsid w:val="00F65B3D"/>
    <w:rsid w:val="00F7197C"/>
    <w:rsid w:val="00F72E9D"/>
    <w:rsid w:val="00F737CC"/>
    <w:rsid w:val="00F747BA"/>
    <w:rsid w:val="00F83070"/>
    <w:rsid w:val="00F91727"/>
    <w:rsid w:val="00F97974"/>
    <w:rsid w:val="00FA04EA"/>
    <w:rsid w:val="00FA1371"/>
    <w:rsid w:val="00FA3ADB"/>
    <w:rsid w:val="00FB020C"/>
    <w:rsid w:val="00FB3E7C"/>
    <w:rsid w:val="00FC124D"/>
    <w:rsid w:val="00FC3C7C"/>
    <w:rsid w:val="00FD7007"/>
    <w:rsid w:val="00FE13BF"/>
    <w:rsid w:val="00FE7455"/>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EE60D8"/>
  <w15:docId w15:val="{D093FE37-61C4-4DE5-A994-99BFDD193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67BF5"/>
    <w:pPr>
      <w:spacing w:line="480" w:lineRule="auto"/>
    </w:pPr>
    <w:rPr>
      <w:sz w:val="24"/>
      <w:szCs w:val="24"/>
    </w:rPr>
  </w:style>
  <w:style w:type="paragraph" w:styleId="Ttulo1">
    <w:name w:val="heading 1"/>
    <w:basedOn w:val="Normal"/>
    <w:next w:val="Paragraph"/>
    <w:link w:val="Ttulo1Car"/>
    <w:qFormat/>
    <w:rsid w:val="00167BF5"/>
    <w:pPr>
      <w:keepNext/>
      <w:spacing w:before="360" w:after="60" w:line="360" w:lineRule="auto"/>
      <w:ind w:right="567"/>
      <w:contextualSpacing/>
      <w:outlineLvl w:val="0"/>
    </w:pPr>
    <w:rPr>
      <w:rFonts w:eastAsiaTheme="majorEastAsia" w:cs="Arial"/>
      <w:b/>
      <w:bCs/>
      <w:kern w:val="32"/>
      <w:szCs w:val="32"/>
    </w:rPr>
  </w:style>
  <w:style w:type="paragraph" w:styleId="Ttulo2">
    <w:name w:val="heading 2"/>
    <w:basedOn w:val="Normal"/>
    <w:next w:val="Paragraph"/>
    <w:link w:val="Ttulo2Car"/>
    <w:qFormat/>
    <w:rsid w:val="00167BF5"/>
    <w:pPr>
      <w:keepNext/>
      <w:spacing w:before="360" w:after="60" w:line="360" w:lineRule="auto"/>
      <w:ind w:right="567"/>
      <w:contextualSpacing/>
      <w:outlineLvl w:val="1"/>
    </w:pPr>
    <w:rPr>
      <w:rFonts w:eastAsiaTheme="majorEastAsia" w:cs="Arial"/>
      <w:b/>
      <w:bCs/>
      <w:i/>
      <w:iCs/>
      <w:szCs w:val="28"/>
    </w:rPr>
  </w:style>
  <w:style w:type="paragraph" w:styleId="Ttulo3">
    <w:name w:val="heading 3"/>
    <w:basedOn w:val="Normal"/>
    <w:next w:val="Paragraph"/>
    <w:link w:val="Ttulo3Car"/>
    <w:qFormat/>
    <w:rsid w:val="00167BF5"/>
    <w:pPr>
      <w:keepNext/>
      <w:spacing w:before="360" w:after="60" w:line="360" w:lineRule="auto"/>
      <w:ind w:right="567"/>
      <w:contextualSpacing/>
      <w:outlineLvl w:val="2"/>
    </w:pPr>
    <w:rPr>
      <w:rFonts w:eastAsiaTheme="majorEastAsia" w:cs="Arial"/>
      <w:bCs/>
      <w:i/>
      <w:szCs w:val="26"/>
    </w:rPr>
  </w:style>
  <w:style w:type="paragraph" w:styleId="Ttulo4">
    <w:name w:val="heading 4"/>
    <w:basedOn w:val="Normal"/>
    <w:next w:val="Textoindependiente"/>
    <w:uiPriority w:val="9"/>
    <w:unhideWhenUsed/>
    <w:pPr>
      <w:keepNext/>
      <w:keepLines/>
      <w:spacing w:before="200"/>
      <w:outlineLvl w:val="3"/>
    </w:pPr>
    <w:rPr>
      <w:rFonts w:asciiTheme="majorHAnsi" w:eastAsiaTheme="majorEastAsia" w:hAnsiTheme="majorHAnsi" w:cstheme="majorBidi"/>
      <w:b/>
      <w:bCs/>
      <w:color w:val="4F81BD" w:themeColor="accent1"/>
    </w:rPr>
  </w:style>
  <w:style w:type="paragraph" w:styleId="Ttulo5">
    <w:name w:val="heading 5"/>
    <w:basedOn w:val="Normal"/>
    <w:next w:val="Textoindependiente"/>
    <w:uiPriority w:val="9"/>
    <w:unhideWhenUsed/>
    <w:pPr>
      <w:keepNext/>
      <w:keepLines/>
      <w:spacing w:before="200"/>
      <w:outlineLvl w:val="4"/>
    </w:pPr>
    <w:rPr>
      <w:rFonts w:asciiTheme="majorHAnsi" w:eastAsiaTheme="majorEastAsia" w:hAnsiTheme="majorHAnsi" w:cstheme="majorBidi"/>
      <w:i/>
      <w:iCs/>
      <w:color w:val="4F81BD" w:themeColor="accent1"/>
    </w:rPr>
  </w:style>
  <w:style w:type="paragraph" w:styleId="Ttulo6">
    <w:name w:val="heading 6"/>
    <w:basedOn w:val="Normal"/>
    <w:next w:val="Textoindependiente"/>
    <w:uiPriority w:val="9"/>
    <w:unhideWhenUsed/>
    <w:pPr>
      <w:keepNext/>
      <w:keepLines/>
      <w:spacing w:before="200"/>
      <w:outlineLvl w:val="5"/>
    </w:pPr>
    <w:rPr>
      <w:rFonts w:asciiTheme="majorHAnsi" w:eastAsiaTheme="majorEastAsia" w:hAnsiTheme="majorHAnsi" w:cstheme="majorBidi"/>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pPr>
      <w:spacing w:before="180" w:after="180"/>
    </w:pPr>
  </w:style>
  <w:style w:type="paragraph" w:customStyle="1" w:styleId="FirstParagraph">
    <w:name w:val="First Paragraph"/>
    <w:basedOn w:val="Textoindependiente"/>
    <w:next w:val="Textoindependiente"/>
  </w:style>
  <w:style w:type="paragraph" w:customStyle="1" w:styleId="Compact">
    <w:name w:val="Compact"/>
    <w:basedOn w:val="Textoindependiente"/>
    <w:pPr>
      <w:spacing w:before="36" w:after="36"/>
    </w:pPr>
  </w:style>
  <w:style w:type="paragraph" w:styleId="Ttulo">
    <w:name w:val="Title"/>
    <w:basedOn w:val="Normal"/>
    <w:next w:val="Textoindependiente"/>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pPr>
      <w:spacing w:before="240"/>
    </w:pPr>
    <w:rPr>
      <w:sz w:val="30"/>
      <w:szCs w:val="30"/>
    </w:rPr>
  </w:style>
  <w:style w:type="paragraph" w:customStyle="1" w:styleId="Author">
    <w:name w:val="Author"/>
    <w:next w:val="Textoindependiente"/>
    <w:pPr>
      <w:keepNext/>
      <w:keepLines/>
      <w:jc w:val="center"/>
    </w:pPr>
  </w:style>
  <w:style w:type="paragraph" w:styleId="Fecha">
    <w:name w:val="Date"/>
    <w:next w:val="Textoindependiente"/>
    <w:pPr>
      <w:keepNext/>
      <w:keepLines/>
      <w:jc w:val="center"/>
    </w:pPr>
  </w:style>
  <w:style w:type="paragraph" w:customStyle="1" w:styleId="Abstract">
    <w:name w:val="Abstract"/>
    <w:basedOn w:val="Normal"/>
    <w:next w:val="Keywords"/>
    <w:qFormat/>
    <w:rsid w:val="00167BF5"/>
    <w:pPr>
      <w:spacing w:before="360" w:after="300" w:line="360" w:lineRule="auto"/>
      <w:ind w:left="720" w:right="567"/>
    </w:pPr>
    <w:rPr>
      <w:sz w:val="22"/>
    </w:rPr>
  </w:style>
  <w:style w:type="paragraph" w:styleId="Bibliografa">
    <w:name w:val="Bibliography"/>
    <w:basedOn w:val="Normal"/>
  </w:style>
  <w:style w:type="paragraph" w:styleId="Textodebloque">
    <w:name w:val="Block Text"/>
    <w:basedOn w:val="Textoindependiente"/>
    <w:next w:val="Textoindependiente"/>
    <w:uiPriority w:val="9"/>
    <w:unhideWhenUsed/>
    <w:pPr>
      <w:spacing w:before="100" w:after="100"/>
    </w:pPr>
    <w:rPr>
      <w:rFonts w:asciiTheme="majorHAnsi" w:eastAsiaTheme="majorEastAsia" w:hAnsiTheme="majorHAnsi" w:cstheme="majorBidi"/>
      <w:bCs/>
      <w:sz w:val="20"/>
      <w:szCs w:val="20"/>
    </w:rPr>
  </w:style>
  <w:style w:type="paragraph" w:styleId="Textonotapie">
    <w:name w:val="footnote text"/>
    <w:basedOn w:val="Normal"/>
    <w:uiPriority w:val="9"/>
    <w:unhideWhenUsed/>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shorttext">
    <w:name w:val="short_text"/>
    <w:basedOn w:val="Fuentedeprrafopredeter"/>
    <w:rsid w:val="006032F5"/>
  </w:style>
  <w:style w:type="character" w:customStyle="1" w:styleId="Ttulo1Car">
    <w:name w:val="Título 1 Car"/>
    <w:basedOn w:val="Fuentedeprrafopredeter"/>
    <w:link w:val="Ttulo1"/>
    <w:rsid w:val="00167BF5"/>
    <w:rPr>
      <w:rFonts w:eastAsiaTheme="majorEastAsia" w:cs="Arial"/>
      <w:b/>
      <w:bCs/>
      <w:kern w:val="32"/>
      <w:sz w:val="24"/>
      <w:szCs w:val="32"/>
    </w:rPr>
  </w:style>
  <w:style w:type="character" w:styleId="Hipervnculovisitado">
    <w:name w:val="FollowedHyperlink"/>
    <w:basedOn w:val="Fuentedeprrafopredeter"/>
    <w:semiHidden/>
    <w:unhideWhenUsed/>
    <w:rsid w:val="000A3222"/>
    <w:rPr>
      <w:color w:val="800080" w:themeColor="followedHyperlink"/>
      <w:u w:val="single"/>
    </w:rPr>
  </w:style>
  <w:style w:type="paragraph" w:customStyle="1" w:styleId="Authornames">
    <w:name w:val="Author names"/>
    <w:basedOn w:val="Normal"/>
    <w:next w:val="Normal"/>
    <w:qFormat/>
    <w:rsid w:val="00167BF5"/>
    <w:pPr>
      <w:spacing w:before="240" w:line="360" w:lineRule="auto"/>
    </w:pPr>
    <w:rPr>
      <w:sz w:val="28"/>
    </w:rPr>
  </w:style>
  <w:style w:type="paragraph" w:customStyle="1" w:styleId="Affiliation">
    <w:name w:val="Affiliation"/>
    <w:basedOn w:val="Normal"/>
    <w:qFormat/>
    <w:rsid w:val="00167BF5"/>
    <w:pPr>
      <w:spacing w:before="240" w:line="360" w:lineRule="auto"/>
    </w:pPr>
    <w:rPr>
      <w:i/>
    </w:rPr>
  </w:style>
  <w:style w:type="paragraph" w:customStyle="1" w:styleId="Correspondencedetails">
    <w:name w:val="Correspondence details"/>
    <w:basedOn w:val="Normal"/>
    <w:qFormat/>
    <w:rsid w:val="00167BF5"/>
    <w:pPr>
      <w:spacing w:before="240" w:line="360" w:lineRule="auto"/>
    </w:pPr>
  </w:style>
  <w:style w:type="paragraph" w:customStyle="1" w:styleId="Notesoncontributors">
    <w:name w:val="Notes on contributors"/>
    <w:basedOn w:val="Normal"/>
    <w:qFormat/>
    <w:rsid w:val="00167BF5"/>
    <w:pPr>
      <w:spacing w:before="240" w:line="360" w:lineRule="auto"/>
    </w:pPr>
    <w:rPr>
      <w:sz w:val="22"/>
    </w:rPr>
  </w:style>
  <w:style w:type="paragraph" w:customStyle="1" w:styleId="Keywords">
    <w:name w:val="Keywords"/>
    <w:basedOn w:val="Normal"/>
    <w:next w:val="Paragraph"/>
    <w:qFormat/>
    <w:rsid w:val="00167BF5"/>
    <w:pPr>
      <w:spacing w:before="240" w:after="240" w:line="360" w:lineRule="auto"/>
      <w:ind w:left="720" w:right="567"/>
    </w:pPr>
    <w:rPr>
      <w:sz w:val="22"/>
    </w:rPr>
  </w:style>
  <w:style w:type="paragraph" w:customStyle="1" w:styleId="Articletitle">
    <w:name w:val="Article title"/>
    <w:basedOn w:val="Normal"/>
    <w:next w:val="Normal"/>
    <w:qFormat/>
    <w:rsid w:val="00167BF5"/>
    <w:pPr>
      <w:spacing w:after="120" w:line="360" w:lineRule="auto"/>
    </w:pPr>
    <w:rPr>
      <w:b/>
      <w:sz w:val="28"/>
    </w:rPr>
  </w:style>
  <w:style w:type="paragraph" w:customStyle="1" w:styleId="Receiveddates">
    <w:name w:val="Received dates"/>
    <w:basedOn w:val="Affiliation"/>
    <w:next w:val="Normal"/>
    <w:qFormat/>
    <w:rsid w:val="00167BF5"/>
  </w:style>
  <w:style w:type="paragraph" w:customStyle="1" w:styleId="Displayedquotation">
    <w:name w:val="Displayed quotation"/>
    <w:basedOn w:val="Normal"/>
    <w:qFormat/>
    <w:rsid w:val="00167BF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167BF5"/>
    <w:pPr>
      <w:widowControl/>
      <w:numPr>
        <w:numId w:val="5"/>
      </w:numPr>
      <w:spacing w:after="240"/>
      <w:contextualSpacing/>
    </w:pPr>
  </w:style>
  <w:style w:type="paragraph" w:customStyle="1" w:styleId="Displayedequation">
    <w:name w:val="Displayed equation"/>
    <w:basedOn w:val="Normal"/>
    <w:next w:val="Paragraph"/>
    <w:qFormat/>
    <w:rsid w:val="00167BF5"/>
    <w:pPr>
      <w:tabs>
        <w:tab w:val="center" w:pos="4253"/>
        <w:tab w:val="right" w:pos="8222"/>
      </w:tabs>
      <w:spacing w:before="240" w:after="240"/>
      <w:jc w:val="center"/>
    </w:pPr>
  </w:style>
  <w:style w:type="paragraph" w:customStyle="1" w:styleId="Acknowledgements">
    <w:name w:val="Acknowledgements"/>
    <w:basedOn w:val="Normal"/>
    <w:next w:val="Normal"/>
    <w:qFormat/>
    <w:rsid w:val="00167BF5"/>
    <w:pPr>
      <w:spacing w:before="120" w:line="360" w:lineRule="auto"/>
    </w:pPr>
    <w:rPr>
      <w:sz w:val="22"/>
    </w:rPr>
  </w:style>
  <w:style w:type="paragraph" w:customStyle="1" w:styleId="Tabletitle">
    <w:name w:val="Table title"/>
    <w:basedOn w:val="Normal"/>
    <w:next w:val="Normal"/>
    <w:qFormat/>
    <w:rsid w:val="00167BF5"/>
    <w:pPr>
      <w:spacing w:before="240" w:line="360" w:lineRule="auto"/>
    </w:pPr>
  </w:style>
  <w:style w:type="paragraph" w:customStyle="1" w:styleId="Figurecaption">
    <w:name w:val="Figure caption"/>
    <w:basedOn w:val="Normal"/>
    <w:next w:val="Normal"/>
    <w:qFormat/>
    <w:rsid w:val="00167BF5"/>
    <w:pPr>
      <w:spacing w:before="240" w:line="360" w:lineRule="auto"/>
    </w:pPr>
  </w:style>
  <w:style w:type="paragraph" w:customStyle="1" w:styleId="Footnotes">
    <w:name w:val="Footnotes"/>
    <w:basedOn w:val="Normal"/>
    <w:qFormat/>
    <w:rsid w:val="00167BF5"/>
    <w:pPr>
      <w:spacing w:before="120" w:line="360" w:lineRule="auto"/>
      <w:ind w:left="482" w:hanging="482"/>
      <w:contextualSpacing/>
    </w:pPr>
    <w:rPr>
      <w:sz w:val="22"/>
    </w:rPr>
  </w:style>
  <w:style w:type="paragraph" w:customStyle="1" w:styleId="Paragraph">
    <w:name w:val="Paragraph"/>
    <w:basedOn w:val="Normal"/>
    <w:next w:val="Newparagraph"/>
    <w:qFormat/>
    <w:rsid w:val="00167BF5"/>
    <w:pPr>
      <w:widowControl w:val="0"/>
      <w:spacing w:before="240"/>
    </w:pPr>
  </w:style>
  <w:style w:type="paragraph" w:customStyle="1" w:styleId="Newparagraph">
    <w:name w:val="New paragraph"/>
    <w:basedOn w:val="Normal"/>
    <w:qFormat/>
    <w:rsid w:val="00167BF5"/>
    <w:pPr>
      <w:ind w:firstLine="720"/>
    </w:pPr>
  </w:style>
  <w:style w:type="paragraph" w:customStyle="1" w:styleId="References">
    <w:name w:val="References"/>
    <w:basedOn w:val="Normal"/>
    <w:qFormat/>
    <w:rsid w:val="00167BF5"/>
    <w:pPr>
      <w:spacing w:before="120" w:line="360" w:lineRule="auto"/>
      <w:ind w:left="720" w:hanging="720"/>
      <w:contextualSpacing/>
    </w:pPr>
  </w:style>
  <w:style w:type="paragraph" w:customStyle="1" w:styleId="Subjectcodes">
    <w:name w:val="Subject codes"/>
    <w:basedOn w:val="Keywords"/>
    <w:next w:val="Paragraph"/>
    <w:qFormat/>
    <w:rsid w:val="00167BF5"/>
  </w:style>
  <w:style w:type="paragraph" w:customStyle="1" w:styleId="Bulletedlist">
    <w:name w:val="Bulleted list"/>
    <w:basedOn w:val="Paragraph"/>
    <w:next w:val="Paragraph"/>
    <w:qFormat/>
    <w:rsid w:val="00167BF5"/>
    <w:pPr>
      <w:widowControl/>
      <w:numPr>
        <w:numId w:val="6"/>
      </w:numPr>
      <w:spacing w:after="240"/>
      <w:contextualSpacing/>
    </w:pPr>
  </w:style>
  <w:style w:type="paragraph" w:customStyle="1" w:styleId="Heading4Paragraph">
    <w:name w:val="Heading 4 + Paragraph"/>
    <w:basedOn w:val="Paragraph"/>
    <w:next w:val="Newparagraph"/>
    <w:qFormat/>
    <w:rsid w:val="00167BF5"/>
    <w:pPr>
      <w:widowControl/>
      <w:spacing w:before="360"/>
    </w:pPr>
  </w:style>
  <w:style w:type="character" w:customStyle="1" w:styleId="Ttulo2Car">
    <w:name w:val="Título 2 Car"/>
    <w:basedOn w:val="Fuentedeprrafopredeter"/>
    <w:link w:val="Ttulo2"/>
    <w:rsid w:val="00167BF5"/>
    <w:rPr>
      <w:rFonts w:eastAsiaTheme="majorEastAsia" w:cs="Arial"/>
      <w:b/>
      <w:bCs/>
      <w:i/>
      <w:iCs/>
      <w:sz w:val="24"/>
      <w:szCs w:val="28"/>
    </w:rPr>
  </w:style>
  <w:style w:type="character" w:customStyle="1" w:styleId="Ttulo3Car">
    <w:name w:val="Título 3 Car"/>
    <w:basedOn w:val="Fuentedeprrafopredeter"/>
    <w:link w:val="Ttulo3"/>
    <w:rsid w:val="00167BF5"/>
    <w:rPr>
      <w:rFonts w:eastAsiaTheme="majorEastAsia" w:cs="Arial"/>
      <w:bCs/>
      <w:i/>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51757">
      <w:bodyDiv w:val="1"/>
      <w:marLeft w:val="0"/>
      <w:marRight w:val="0"/>
      <w:marTop w:val="0"/>
      <w:marBottom w:val="0"/>
      <w:divBdr>
        <w:top w:val="none" w:sz="0" w:space="0" w:color="auto"/>
        <w:left w:val="none" w:sz="0" w:space="0" w:color="auto"/>
        <w:bottom w:val="none" w:sz="0" w:space="0" w:color="auto"/>
        <w:right w:val="none" w:sz="0" w:space="0" w:color="auto"/>
      </w:divBdr>
    </w:div>
    <w:div w:id="107117881">
      <w:bodyDiv w:val="1"/>
      <w:marLeft w:val="0"/>
      <w:marRight w:val="0"/>
      <w:marTop w:val="0"/>
      <w:marBottom w:val="0"/>
      <w:divBdr>
        <w:top w:val="none" w:sz="0" w:space="0" w:color="auto"/>
        <w:left w:val="none" w:sz="0" w:space="0" w:color="auto"/>
        <w:bottom w:val="none" w:sz="0" w:space="0" w:color="auto"/>
        <w:right w:val="none" w:sz="0" w:space="0" w:color="auto"/>
      </w:divBdr>
    </w:div>
    <w:div w:id="174422859">
      <w:bodyDiv w:val="1"/>
      <w:marLeft w:val="0"/>
      <w:marRight w:val="0"/>
      <w:marTop w:val="0"/>
      <w:marBottom w:val="0"/>
      <w:divBdr>
        <w:top w:val="none" w:sz="0" w:space="0" w:color="auto"/>
        <w:left w:val="none" w:sz="0" w:space="0" w:color="auto"/>
        <w:bottom w:val="none" w:sz="0" w:space="0" w:color="auto"/>
        <w:right w:val="none" w:sz="0" w:space="0" w:color="auto"/>
      </w:divBdr>
    </w:div>
    <w:div w:id="188422159">
      <w:bodyDiv w:val="1"/>
      <w:marLeft w:val="0"/>
      <w:marRight w:val="0"/>
      <w:marTop w:val="0"/>
      <w:marBottom w:val="0"/>
      <w:divBdr>
        <w:top w:val="none" w:sz="0" w:space="0" w:color="auto"/>
        <w:left w:val="none" w:sz="0" w:space="0" w:color="auto"/>
        <w:bottom w:val="none" w:sz="0" w:space="0" w:color="auto"/>
        <w:right w:val="none" w:sz="0" w:space="0" w:color="auto"/>
      </w:divBdr>
    </w:div>
    <w:div w:id="224224091">
      <w:bodyDiv w:val="1"/>
      <w:marLeft w:val="0"/>
      <w:marRight w:val="0"/>
      <w:marTop w:val="0"/>
      <w:marBottom w:val="0"/>
      <w:divBdr>
        <w:top w:val="none" w:sz="0" w:space="0" w:color="auto"/>
        <w:left w:val="none" w:sz="0" w:space="0" w:color="auto"/>
        <w:bottom w:val="none" w:sz="0" w:space="0" w:color="auto"/>
        <w:right w:val="none" w:sz="0" w:space="0" w:color="auto"/>
      </w:divBdr>
    </w:div>
    <w:div w:id="238834289">
      <w:bodyDiv w:val="1"/>
      <w:marLeft w:val="0"/>
      <w:marRight w:val="0"/>
      <w:marTop w:val="0"/>
      <w:marBottom w:val="0"/>
      <w:divBdr>
        <w:top w:val="none" w:sz="0" w:space="0" w:color="auto"/>
        <w:left w:val="none" w:sz="0" w:space="0" w:color="auto"/>
        <w:bottom w:val="none" w:sz="0" w:space="0" w:color="auto"/>
        <w:right w:val="none" w:sz="0" w:space="0" w:color="auto"/>
      </w:divBdr>
    </w:div>
    <w:div w:id="262151851">
      <w:bodyDiv w:val="1"/>
      <w:marLeft w:val="0"/>
      <w:marRight w:val="0"/>
      <w:marTop w:val="0"/>
      <w:marBottom w:val="0"/>
      <w:divBdr>
        <w:top w:val="none" w:sz="0" w:space="0" w:color="auto"/>
        <w:left w:val="none" w:sz="0" w:space="0" w:color="auto"/>
        <w:bottom w:val="none" w:sz="0" w:space="0" w:color="auto"/>
        <w:right w:val="none" w:sz="0" w:space="0" w:color="auto"/>
      </w:divBdr>
    </w:div>
    <w:div w:id="314917079">
      <w:bodyDiv w:val="1"/>
      <w:marLeft w:val="0"/>
      <w:marRight w:val="0"/>
      <w:marTop w:val="0"/>
      <w:marBottom w:val="0"/>
      <w:divBdr>
        <w:top w:val="none" w:sz="0" w:space="0" w:color="auto"/>
        <w:left w:val="none" w:sz="0" w:space="0" w:color="auto"/>
        <w:bottom w:val="none" w:sz="0" w:space="0" w:color="auto"/>
        <w:right w:val="none" w:sz="0" w:space="0" w:color="auto"/>
      </w:divBdr>
    </w:div>
    <w:div w:id="469715002">
      <w:bodyDiv w:val="1"/>
      <w:marLeft w:val="0"/>
      <w:marRight w:val="0"/>
      <w:marTop w:val="0"/>
      <w:marBottom w:val="0"/>
      <w:divBdr>
        <w:top w:val="none" w:sz="0" w:space="0" w:color="auto"/>
        <w:left w:val="none" w:sz="0" w:space="0" w:color="auto"/>
        <w:bottom w:val="none" w:sz="0" w:space="0" w:color="auto"/>
        <w:right w:val="none" w:sz="0" w:space="0" w:color="auto"/>
      </w:divBdr>
    </w:div>
    <w:div w:id="489294134">
      <w:bodyDiv w:val="1"/>
      <w:marLeft w:val="0"/>
      <w:marRight w:val="0"/>
      <w:marTop w:val="0"/>
      <w:marBottom w:val="0"/>
      <w:divBdr>
        <w:top w:val="none" w:sz="0" w:space="0" w:color="auto"/>
        <w:left w:val="none" w:sz="0" w:space="0" w:color="auto"/>
        <w:bottom w:val="none" w:sz="0" w:space="0" w:color="auto"/>
        <w:right w:val="none" w:sz="0" w:space="0" w:color="auto"/>
      </w:divBdr>
    </w:div>
    <w:div w:id="502285131">
      <w:bodyDiv w:val="1"/>
      <w:marLeft w:val="0"/>
      <w:marRight w:val="0"/>
      <w:marTop w:val="0"/>
      <w:marBottom w:val="0"/>
      <w:divBdr>
        <w:top w:val="none" w:sz="0" w:space="0" w:color="auto"/>
        <w:left w:val="none" w:sz="0" w:space="0" w:color="auto"/>
        <w:bottom w:val="none" w:sz="0" w:space="0" w:color="auto"/>
        <w:right w:val="none" w:sz="0" w:space="0" w:color="auto"/>
      </w:divBdr>
    </w:div>
    <w:div w:id="513349172">
      <w:bodyDiv w:val="1"/>
      <w:marLeft w:val="0"/>
      <w:marRight w:val="0"/>
      <w:marTop w:val="0"/>
      <w:marBottom w:val="0"/>
      <w:divBdr>
        <w:top w:val="none" w:sz="0" w:space="0" w:color="auto"/>
        <w:left w:val="none" w:sz="0" w:space="0" w:color="auto"/>
        <w:bottom w:val="none" w:sz="0" w:space="0" w:color="auto"/>
        <w:right w:val="none" w:sz="0" w:space="0" w:color="auto"/>
      </w:divBdr>
    </w:div>
    <w:div w:id="528880779">
      <w:bodyDiv w:val="1"/>
      <w:marLeft w:val="0"/>
      <w:marRight w:val="0"/>
      <w:marTop w:val="0"/>
      <w:marBottom w:val="0"/>
      <w:divBdr>
        <w:top w:val="none" w:sz="0" w:space="0" w:color="auto"/>
        <w:left w:val="none" w:sz="0" w:space="0" w:color="auto"/>
        <w:bottom w:val="none" w:sz="0" w:space="0" w:color="auto"/>
        <w:right w:val="none" w:sz="0" w:space="0" w:color="auto"/>
      </w:divBdr>
    </w:div>
    <w:div w:id="729619289">
      <w:bodyDiv w:val="1"/>
      <w:marLeft w:val="0"/>
      <w:marRight w:val="0"/>
      <w:marTop w:val="0"/>
      <w:marBottom w:val="0"/>
      <w:divBdr>
        <w:top w:val="none" w:sz="0" w:space="0" w:color="auto"/>
        <w:left w:val="none" w:sz="0" w:space="0" w:color="auto"/>
        <w:bottom w:val="none" w:sz="0" w:space="0" w:color="auto"/>
        <w:right w:val="none" w:sz="0" w:space="0" w:color="auto"/>
      </w:divBdr>
    </w:div>
    <w:div w:id="766460106">
      <w:bodyDiv w:val="1"/>
      <w:marLeft w:val="0"/>
      <w:marRight w:val="0"/>
      <w:marTop w:val="0"/>
      <w:marBottom w:val="0"/>
      <w:divBdr>
        <w:top w:val="none" w:sz="0" w:space="0" w:color="auto"/>
        <w:left w:val="none" w:sz="0" w:space="0" w:color="auto"/>
        <w:bottom w:val="none" w:sz="0" w:space="0" w:color="auto"/>
        <w:right w:val="none" w:sz="0" w:space="0" w:color="auto"/>
      </w:divBdr>
    </w:div>
    <w:div w:id="810439483">
      <w:bodyDiv w:val="1"/>
      <w:marLeft w:val="0"/>
      <w:marRight w:val="0"/>
      <w:marTop w:val="0"/>
      <w:marBottom w:val="0"/>
      <w:divBdr>
        <w:top w:val="none" w:sz="0" w:space="0" w:color="auto"/>
        <w:left w:val="none" w:sz="0" w:space="0" w:color="auto"/>
        <w:bottom w:val="none" w:sz="0" w:space="0" w:color="auto"/>
        <w:right w:val="none" w:sz="0" w:space="0" w:color="auto"/>
      </w:divBdr>
    </w:div>
    <w:div w:id="815797857">
      <w:bodyDiv w:val="1"/>
      <w:marLeft w:val="0"/>
      <w:marRight w:val="0"/>
      <w:marTop w:val="0"/>
      <w:marBottom w:val="0"/>
      <w:divBdr>
        <w:top w:val="none" w:sz="0" w:space="0" w:color="auto"/>
        <w:left w:val="none" w:sz="0" w:space="0" w:color="auto"/>
        <w:bottom w:val="none" w:sz="0" w:space="0" w:color="auto"/>
        <w:right w:val="none" w:sz="0" w:space="0" w:color="auto"/>
      </w:divBdr>
    </w:div>
    <w:div w:id="857230091">
      <w:bodyDiv w:val="1"/>
      <w:marLeft w:val="0"/>
      <w:marRight w:val="0"/>
      <w:marTop w:val="0"/>
      <w:marBottom w:val="0"/>
      <w:divBdr>
        <w:top w:val="none" w:sz="0" w:space="0" w:color="auto"/>
        <w:left w:val="none" w:sz="0" w:space="0" w:color="auto"/>
        <w:bottom w:val="none" w:sz="0" w:space="0" w:color="auto"/>
        <w:right w:val="none" w:sz="0" w:space="0" w:color="auto"/>
      </w:divBdr>
    </w:div>
    <w:div w:id="887377098">
      <w:bodyDiv w:val="1"/>
      <w:marLeft w:val="0"/>
      <w:marRight w:val="0"/>
      <w:marTop w:val="0"/>
      <w:marBottom w:val="0"/>
      <w:divBdr>
        <w:top w:val="none" w:sz="0" w:space="0" w:color="auto"/>
        <w:left w:val="none" w:sz="0" w:space="0" w:color="auto"/>
        <w:bottom w:val="none" w:sz="0" w:space="0" w:color="auto"/>
        <w:right w:val="none" w:sz="0" w:space="0" w:color="auto"/>
      </w:divBdr>
    </w:div>
    <w:div w:id="901719293">
      <w:bodyDiv w:val="1"/>
      <w:marLeft w:val="0"/>
      <w:marRight w:val="0"/>
      <w:marTop w:val="0"/>
      <w:marBottom w:val="0"/>
      <w:divBdr>
        <w:top w:val="none" w:sz="0" w:space="0" w:color="auto"/>
        <w:left w:val="none" w:sz="0" w:space="0" w:color="auto"/>
        <w:bottom w:val="none" w:sz="0" w:space="0" w:color="auto"/>
        <w:right w:val="none" w:sz="0" w:space="0" w:color="auto"/>
      </w:divBdr>
      <w:divsChild>
        <w:div w:id="2130316073">
          <w:marLeft w:val="0"/>
          <w:marRight w:val="0"/>
          <w:marTop w:val="0"/>
          <w:marBottom w:val="0"/>
          <w:divBdr>
            <w:top w:val="none" w:sz="0" w:space="0" w:color="auto"/>
            <w:left w:val="none" w:sz="0" w:space="0" w:color="auto"/>
            <w:bottom w:val="none" w:sz="0" w:space="0" w:color="auto"/>
            <w:right w:val="none" w:sz="0" w:space="0" w:color="auto"/>
          </w:divBdr>
          <w:divsChild>
            <w:div w:id="178665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189536">
      <w:bodyDiv w:val="1"/>
      <w:marLeft w:val="0"/>
      <w:marRight w:val="0"/>
      <w:marTop w:val="0"/>
      <w:marBottom w:val="0"/>
      <w:divBdr>
        <w:top w:val="none" w:sz="0" w:space="0" w:color="auto"/>
        <w:left w:val="none" w:sz="0" w:space="0" w:color="auto"/>
        <w:bottom w:val="none" w:sz="0" w:space="0" w:color="auto"/>
        <w:right w:val="none" w:sz="0" w:space="0" w:color="auto"/>
      </w:divBdr>
    </w:div>
    <w:div w:id="937835683">
      <w:bodyDiv w:val="1"/>
      <w:marLeft w:val="0"/>
      <w:marRight w:val="0"/>
      <w:marTop w:val="0"/>
      <w:marBottom w:val="0"/>
      <w:divBdr>
        <w:top w:val="none" w:sz="0" w:space="0" w:color="auto"/>
        <w:left w:val="none" w:sz="0" w:space="0" w:color="auto"/>
        <w:bottom w:val="none" w:sz="0" w:space="0" w:color="auto"/>
        <w:right w:val="none" w:sz="0" w:space="0" w:color="auto"/>
      </w:divBdr>
    </w:div>
    <w:div w:id="1146119387">
      <w:bodyDiv w:val="1"/>
      <w:marLeft w:val="0"/>
      <w:marRight w:val="0"/>
      <w:marTop w:val="0"/>
      <w:marBottom w:val="0"/>
      <w:divBdr>
        <w:top w:val="none" w:sz="0" w:space="0" w:color="auto"/>
        <w:left w:val="none" w:sz="0" w:space="0" w:color="auto"/>
        <w:bottom w:val="none" w:sz="0" w:space="0" w:color="auto"/>
        <w:right w:val="none" w:sz="0" w:space="0" w:color="auto"/>
      </w:divBdr>
    </w:div>
    <w:div w:id="1175802288">
      <w:bodyDiv w:val="1"/>
      <w:marLeft w:val="0"/>
      <w:marRight w:val="0"/>
      <w:marTop w:val="0"/>
      <w:marBottom w:val="0"/>
      <w:divBdr>
        <w:top w:val="none" w:sz="0" w:space="0" w:color="auto"/>
        <w:left w:val="none" w:sz="0" w:space="0" w:color="auto"/>
        <w:bottom w:val="none" w:sz="0" w:space="0" w:color="auto"/>
        <w:right w:val="none" w:sz="0" w:space="0" w:color="auto"/>
      </w:divBdr>
    </w:div>
    <w:div w:id="1182623233">
      <w:bodyDiv w:val="1"/>
      <w:marLeft w:val="0"/>
      <w:marRight w:val="0"/>
      <w:marTop w:val="0"/>
      <w:marBottom w:val="0"/>
      <w:divBdr>
        <w:top w:val="none" w:sz="0" w:space="0" w:color="auto"/>
        <w:left w:val="none" w:sz="0" w:space="0" w:color="auto"/>
        <w:bottom w:val="none" w:sz="0" w:space="0" w:color="auto"/>
        <w:right w:val="none" w:sz="0" w:space="0" w:color="auto"/>
      </w:divBdr>
    </w:div>
    <w:div w:id="1259294812">
      <w:bodyDiv w:val="1"/>
      <w:marLeft w:val="0"/>
      <w:marRight w:val="0"/>
      <w:marTop w:val="0"/>
      <w:marBottom w:val="0"/>
      <w:divBdr>
        <w:top w:val="none" w:sz="0" w:space="0" w:color="auto"/>
        <w:left w:val="none" w:sz="0" w:space="0" w:color="auto"/>
        <w:bottom w:val="none" w:sz="0" w:space="0" w:color="auto"/>
        <w:right w:val="none" w:sz="0" w:space="0" w:color="auto"/>
      </w:divBdr>
    </w:div>
    <w:div w:id="1280722818">
      <w:bodyDiv w:val="1"/>
      <w:marLeft w:val="0"/>
      <w:marRight w:val="0"/>
      <w:marTop w:val="0"/>
      <w:marBottom w:val="0"/>
      <w:divBdr>
        <w:top w:val="none" w:sz="0" w:space="0" w:color="auto"/>
        <w:left w:val="none" w:sz="0" w:space="0" w:color="auto"/>
        <w:bottom w:val="none" w:sz="0" w:space="0" w:color="auto"/>
        <w:right w:val="none" w:sz="0" w:space="0" w:color="auto"/>
      </w:divBdr>
    </w:div>
    <w:div w:id="1350764367">
      <w:bodyDiv w:val="1"/>
      <w:marLeft w:val="0"/>
      <w:marRight w:val="0"/>
      <w:marTop w:val="0"/>
      <w:marBottom w:val="0"/>
      <w:divBdr>
        <w:top w:val="none" w:sz="0" w:space="0" w:color="auto"/>
        <w:left w:val="none" w:sz="0" w:space="0" w:color="auto"/>
        <w:bottom w:val="none" w:sz="0" w:space="0" w:color="auto"/>
        <w:right w:val="none" w:sz="0" w:space="0" w:color="auto"/>
      </w:divBdr>
    </w:div>
    <w:div w:id="1378116956">
      <w:bodyDiv w:val="1"/>
      <w:marLeft w:val="0"/>
      <w:marRight w:val="0"/>
      <w:marTop w:val="0"/>
      <w:marBottom w:val="0"/>
      <w:divBdr>
        <w:top w:val="none" w:sz="0" w:space="0" w:color="auto"/>
        <w:left w:val="none" w:sz="0" w:space="0" w:color="auto"/>
        <w:bottom w:val="none" w:sz="0" w:space="0" w:color="auto"/>
        <w:right w:val="none" w:sz="0" w:space="0" w:color="auto"/>
      </w:divBdr>
    </w:div>
    <w:div w:id="1402212320">
      <w:bodyDiv w:val="1"/>
      <w:marLeft w:val="0"/>
      <w:marRight w:val="0"/>
      <w:marTop w:val="0"/>
      <w:marBottom w:val="0"/>
      <w:divBdr>
        <w:top w:val="none" w:sz="0" w:space="0" w:color="auto"/>
        <w:left w:val="none" w:sz="0" w:space="0" w:color="auto"/>
        <w:bottom w:val="none" w:sz="0" w:space="0" w:color="auto"/>
        <w:right w:val="none" w:sz="0" w:space="0" w:color="auto"/>
      </w:divBdr>
    </w:div>
    <w:div w:id="1437945591">
      <w:bodyDiv w:val="1"/>
      <w:marLeft w:val="0"/>
      <w:marRight w:val="0"/>
      <w:marTop w:val="0"/>
      <w:marBottom w:val="0"/>
      <w:divBdr>
        <w:top w:val="none" w:sz="0" w:space="0" w:color="auto"/>
        <w:left w:val="none" w:sz="0" w:space="0" w:color="auto"/>
        <w:bottom w:val="none" w:sz="0" w:space="0" w:color="auto"/>
        <w:right w:val="none" w:sz="0" w:space="0" w:color="auto"/>
      </w:divBdr>
    </w:div>
    <w:div w:id="1508710061">
      <w:bodyDiv w:val="1"/>
      <w:marLeft w:val="0"/>
      <w:marRight w:val="0"/>
      <w:marTop w:val="0"/>
      <w:marBottom w:val="0"/>
      <w:divBdr>
        <w:top w:val="none" w:sz="0" w:space="0" w:color="auto"/>
        <w:left w:val="none" w:sz="0" w:space="0" w:color="auto"/>
        <w:bottom w:val="none" w:sz="0" w:space="0" w:color="auto"/>
        <w:right w:val="none" w:sz="0" w:space="0" w:color="auto"/>
      </w:divBdr>
    </w:div>
    <w:div w:id="1512839706">
      <w:bodyDiv w:val="1"/>
      <w:marLeft w:val="0"/>
      <w:marRight w:val="0"/>
      <w:marTop w:val="0"/>
      <w:marBottom w:val="0"/>
      <w:divBdr>
        <w:top w:val="none" w:sz="0" w:space="0" w:color="auto"/>
        <w:left w:val="none" w:sz="0" w:space="0" w:color="auto"/>
        <w:bottom w:val="none" w:sz="0" w:space="0" w:color="auto"/>
        <w:right w:val="none" w:sz="0" w:space="0" w:color="auto"/>
      </w:divBdr>
    </w:div>
    <w:div w:id="1513766613">
      <w:bodyDiv w:val="1"/>
      <w:marLeft w:val="0"/>
      <w:marRight w:val="0"/>
      <w:marTop w:val="0"/>
      <w:marBottom w:val="0"/>
      <w:divBdr>
        <w:top w:val="none" w:sz="0" w:space="0" w:color="auto"/>
        <w:left w:val="none" w:sz="0" w:space="0" w:color="auto"/>
        <w:bottom w:val="none" w:sz="0" w:space="0" w:color="auto"/>
        <w:right w:val="none" w:sz="0" w:space="0" w:color="auto"/>
      </w:divBdr>
    </w:div>
    <w:div w:id="1606768991">
      <w:bodyDiv w:val="1"/>
      <w:marLeft w:val="0"/>
      <w:marRight w:val="0"/>
      <w:marTop w:val="0"/>
      <w:marBottom w:val="0"/>
      <w:divBdr>
        <w:top w:val="none" w:sz="0" w:space="0" w:color="auto"/>
        <w:left w:val="none" w:sz="0" w:space="0" w:color="auto"/>
        <w:bottom w:val="none" w:sz="0" w:space="0" w:color="auto"/>
        <w:right w:val="none" w:sz="0" w:space="0" w:color="auto"/>
      </w:divBdr>
    </w:div>
    <w:div w:id="1611014720">
      <w:bodyDiv w:val="1"/>
      <w:marLeft w:val="0"/>
      <w:marRight w:val="0"/>
      <w:marTop w:val="0"/>
      <w:marBottom w:val="0"/>
      <w:divBdr>
        <w:top w:val="none" w:sz="0" w:space="0" w:color="auto"/>
        <w:left w:val="none" w:sz="0" w:space="0" w:color="auto"/>
        <w:bottom w:val="none" w:sz="0" w:space="0" w:color="auto"/>
        <w:right w:val="none" w:sz="0" w:space="0" w:color="auto"/>
      </w:divBdr>
    </w:div>
    <w:div w:id="1622494571">
      <w:bodyDiv w:val="1"/>
      <w:marLeft w:val="0"/>
      <w:marRight w:val="0"/>
      <w:marTop w:val="0"/>
      <w:marBottom w:val="0"/>
      <w:divBdr>
        <w:top w:val="none" w:sz="0" w:space="0" w:color="auto"/>
        <w:left w:val="none" w:sz="0" w:space="0" w:color="auto"/>
        <w:bottom w:val="none" w:sz="0" w:space="0" w:color="auto"/>
        <w:right w:val="none" w:sz="0" w:space="0" w:color="auto"/>
      </w:divBdr>
    </w:div>
    <w:div w:id="1701542079">
      <w:bodyDiv w:val="1"/>
      <w:marLeft w:val="0"/>
      <w:marRight w:val="0"/>
      <w:marTop w:val="0"/>
      <w:marBottom w:val="0"/>
      <w:divBdr>
        <w:top w:val="none" w:sz="0" w:space="0" w:color="auto"/>
        <w:left w:val="none" w:sz="0" w:space="0" w:color="auto"/>
        <w:bottom w:val="none" w:sz="0" w:space="0" w:color="auto"/>
        <w:right w:val="none" w:sz="0" w:space="0" w:color="auto"/>
      </w:divBdr>
    </w:div>
    <w:div w:id="1812136972">
      <w:bodyDiv w:val="1"/>
      <w:marLeft w:val="0"/>
      <w:marRight w:val="0"/>
      <w:marTop w:val="0"/>
      <w:marBottom w:val="0"/>
      <w:divBdr>
        <w:top w:val="none" w:sz="0" w:space="0" w:color="auto"/>
        <w:left w:val="none" w:sz="0" w:space="0" w:color="auto"/>
        <w:bottom w:val="none" w:sz="0" w:space="0" w:color="auto"/>
        <w:right w:val="none" w:sz="0" w:space="0" w:color="auto"/>
      </w:divBdr>
    </w:div>
    <w:div w:id="1818767345">
      <w:bodyDiv w:val="1"/>
      <w:marLeft w:val="0"/>
      <w:marRight w:val="0"/>
      <w:marTop w:val="0"/>
      <w:marBottom w:val="0"/>
      <w:divBdr>
        <w:top w:val="none" w:sz="0" w:space="0" w:color="auto"/>
        <w:left w:val="none" w:sz="0" w:space="0" w:color="auto"/>
        <w:bottom w:val="none" w:sz="0" w:space="0" w:color="auto"/>
        <w:right w:val="none" w:sz="0" w:space="0" w:color="auto"/>
      </w:divBdr>
    </w:div>
    <w:div w:id="1830167328">
      <w:bodyDiv w:val="1"/>
      <w:marLeft w:val="0"/>
      <w:marRight w:val="0"/>
      <w:marTop w:val="0"/>
      <w:marBottom w:val="0"/>
      <w:divBdr>
        <w:top w:val="none" w:sz="0" w:space="0" w:color="auto"/>
        <w:left w:val="none" w:sz="0" w:space="0" w:color="auto"/>
        <w:bottom w:val="none" w:sz="0" w:space="0" w:color="auto"/>
        <w:right w:val="none" w:sz="0" w:space="0" w:color="auto"/>
      </w:divBdr>
    </w:div>
    <w:div w:id="1836265766">
      <w:bodyDiv w:val="1"/>
      <w:marLeft w:val="0"/>
      <w:marRight w:val="0"/>
      <w:marTop w:val="0"/>
      <w:marBottom w:val="0"/>
      <w:divBdr>
        <w:top w:val="none" w:sz="0" w:space="0" w:color="auto"/>
        <w:left w:val="none" w:sz="0" w:space="0" w:color="auto"/>
        <w:bottom w:val="none" w:sz="0" w:space="0" w:color="auto"/>
        <w:right w:val="none" w:sz="0" w:space="0" w:color="auto"/>
      </w:divBdr>
    </w:div>
    <w:div w:id="1918858196">
      <w:bodyDiv w:val="1"/>
      <w:marLeft w:val="0"/>
      <w:marRight w:val="0"/>
      <w:marTop w:val="0"/>
      <w:marBottom w:val="0"/>
      <w:divBdr>
        <w:top w:val="none" w:sz="0" w:space="0" w:color="auto"/>
        <w:left w:val="none" w:sz="0" w:space="0" w:color="auto"/>
        <w:bottom w:val="none" w:sz="0" w:space="0" w:color="auto"/>
        <w:right w:val="none" w:sz="0" w:space="0" w:color="auto"/>
      </w:divBdr>
    </w:div>
    <w:div w:id="1951813895">
      <w:bodyDiv w:val="1"/>
      <w:marLeft w:val="0"/>
      <w:marRight w:val="0"/>
      <w:marTop w:val="0"/>
      <w:marBottom w:val="0"/>
      <w:divBdr>
        <w:top w:val="none" w:sz="0" w:space="0" w:color="auto"/>
        <w:left w:val="none" w:sz="0" w:space="0" w:color="auto"/>
        <w:bottom w:val="none" w:sz="0" w:space="0" w:color="auto"/>
        <w:right w:val="none" w:sz="0" w:space="0" w:color="auto"/>
      </w:divBdr>
    </w:div>
    <w:div w:id="1957059636">
      <w:bodyDiv w:val="1"/>
      <w:marLeft w:val="0"/>
      <w:marRight w:val="0"/>
      <w:marTop w:val="0"/>
      <w:marBottom w:val="0"/>
      <w:divBdr>
        <w:top w:val="none" w:sz="0" w:space="0" w:color="auto"/>
        <w:left w:val="none" w:sz="0" w:space="0" w:color="auto"/>
        <w:bottom w:val="none" w:sz="0" w:space="0" w:color="auto"/>
        <w:right w:val="none" w:sz="0" w:space="0" w:color="auto"/>
      </w:divBdr>
    </w:div>
    <w:div w:id="1959873457">
      <w:bodyDiv w:val="1"/>
      <w:marLeft w:val="0"/>
      <w:marRight w:val="0"/>
      <w:marTop w:val="0"/>
      <w:marBottom w:val="0"/>
      <w:divBdr>
        <w:top w:val="none" w:sz="0" w:space="0" w:color="auto"/>
        <w:left w:val="none" w:sz="0" w:space="0" w:color="auto"/>
        <w:bottom w:val="none" w:sz="0" w:space="0" w:color="auto"/>
        <w:right w:val="none" w:sz="0" w:space="0" w:color="auto"/>
      </w:divBdr>
    </w:div>
    <w:div w:id="1977293877">
      <w:bodyDiv w:val="1"/>
      <w:marLeft w:val="0"/>
      <w:marRight w:val="0"/>
      <w:marTop w:val="0"/>
      <w:marBottom w:val="0"/>
      <w:divBdr>
        <w:top w:val="none" w:sz="0" w:space="0" w:color="auto"/>
        <w:left w:val="none" w:sz="0" w:space="0" w:color="auto"/>
        <w:bottom w:val="none" w:sz="0" w:space="0" w:color="auto"/>
        <w:right w:val="none" w:sz="0" w:space="0" w:color="auto"/>
      </w:divBdr>
    </w:div>
    <w:div w:id="198077017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aylor">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Ame17</b:Tag>
    <b:SourceType>InternetSite</b:SourceType>
    <b:Guid>{1734BE9C-FB8B-478F-859D-40DEACE3BB81}</b:Guid>
    <b:Author>
      <b:Author>
        <b:Corporate>New America</b:Corporate>
      </b:Author>
    </b:Author>
    <b:Title>World of Drones</b:Title>
    <b:Year>2017</b:Year>
    <b:InternetSiteTitle>World of Drones.</b:InternetSiteTitle>
    <b:URL>http://drones.newamerica.org/#regulations</b:URL>
    <b:YearAccessed>2017</b:YearAccessed>
    <b:MonthAccessed>June</b:MonthAccessed>
    <b:DayAccessed>17</b:DayAccessed>
    <b:LCID>en-US</b:LCID>
    <b:RefOrder>1</b:RefOrder>
  </b:Source>
  <b:Source>
    <b:Tag>OCE17</b:Tag>
    <b:SourceType>InternetSite</b:SourceType>
    <b:Guid>{006FB9FD-BC06-4767-8899-206A19CDC56E}</b:Guid>
    <b:Author>
      <b:Author>
        <b:Corporate>Ocearch</b:Corporate>
      </b:Author>
    </b:Author>
    <b:Title>Ocearch. Global Shark Tracker.</b:Title>
    <b:Year>2017</b:Year>
    <b:Month>September</b:Month>
    <b:Day>6</b:Day>
    <b:URL>http://www.ocearch.org</b:URL>
    <b:RefOrder>2</b:RefOrder>
  </b:Source>
</b:Sources>
</file>

<file path=customXml/itemProps1.xml><?xml version="1.0" encoding="utf-8"?>
<ds:datastoreItem xmlns:ds="http://schemas.openxmlformats.org/officeDocument/2006/customXml" ds:itemID="{E672AE7D-AB49-4539-BEAE-493789A670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4</TotalTime>
  <Pages>23</Pages>
  <Words>46899</Words>
  <Characters>267330</Characters>
  <Application>Microsoft Office Word</Application>
  <DocSecurity>0</DocSecurity>
  <Lines>2227</Lines>
  <Paragraphs>627</Paragraphs>
  <ScaleCrop>false</ScaleCrop>
  <HeadingPairs>
    <vt:vector size="2" baseType="variant">
      <vt:variant>
        <vt:lpstr>Título</vt:lpstr>
      </vt:variant>
      <vt:variant>
        <vt:i4>1</vt:i4>
      </vt:variant>
    </vt:vector>
  </HeadingPairs>
  <TitlesOfParts>
    <vt:vector size="1" baseType="lpstr">
      <vt:lpstr>Contribution of RPAS in research and conservation in protected areas: present and future</vt:lpstr>
    </vt:vector>
  </TitlesOfParts>
  <Company/>
  <LinksUpToDate>false</LinksUpToDate>
  <CharactersWithSpaces>313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ibution of RPAS in research and conservation in protected areas: present and future</dc:title>
  <dc:creator>Jesus Jimenez Lopez</dc:creator>
  <cp:lastModifiedBy>Jesus Jimenez Lopez</cp:lastModifiedBy>
  <cp:revision>102</cp:revision>
  <dcterms:created xsi:type="dcterms:W3CDTF">2017-09-21T01:25:00Z</dcterms:created>
  <dcterms:modified xsi:type="dcterms:W3CDTF">2017-09-26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51a3d5-0ee6-3b1e-bd8d-61ed642e6bb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17"&gt;&lt;session id="evECwxAO"/&gt;&lt;style id="http://www.zotero.org/styles/chicago-author-date" locale="es-ES" hasBibliography="1" bibliographyStyleHasBeenSet="1"/&gt;&lt;prefs&gt;&lt;pref name="fieldType" value="Field"/&gt;&lt;pref name</vt:lpwstr>
  </property>
  <property fmtid="{D5CDD505-2E9C-101B-9397-08002B2CF9AE}" pid="26" name="ZOTERO_PREF_2">
    <vt:lpwstr>="automaticJournalAbbreviations" value="true"/&gt;&lt;pref name="noteType" value="0"/&gt;&lt;/prefs&gt;&lt;/data&gt;</vt:lpwstr>
  </property>
</Properties>
</file>